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35194A06" w:rsidR="00ED225F" w:rsidRPr="00C44DC2" w:rsidRDefault="0047216E" w:rsidP="00ED225F">
      <w:pPr>
        <w:jc w:val="center"/>
        <w:rPr>
          <w:rFonts w:ascii="Times New Roman" w:hAnsi="Times New Roman" w:cs="Times New Roman"/>
          <w:b/>
          <w:sz w:val="40"/>
          <w:szCs w:val="40"/>
        </w:rPr>
      </w:pPr>
      <w:r>
        <w:rPr>
          <w:rFonts w:ascii="Times New Roman" w:hAnsi="Times New Roman" w:cs="Times New Roman"/>
          <w:b/>
          <w:sz w:val="40"/>
          <w:szCs w:val="40"/>
        </w:rPr>
        <w:t>Batch</w:t>
      </w:r>
      <w:r w:rsidR="00ED225F" w:rsidRPr="00C44DC2">
        <w:rPr>
          <w:rFonts w:ascii="Times New Roman" w:hAnsi="Times New Roman" w:cs="Times New Roman"/>
          <w:b/>
          <w:sz w:val="40"/>
          <w:szCs w:val="40"/>
        </w:rPr>
        <w:t xml:space="preserve">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B49903" w:rsidR="00ED225F" w:rsidRPr="00C44DC2" w:rsidRDefault="00302E23" w:rsidP="00ED225F">
      <w:pPr>
        <w:jc w:val="center"/>
        <w:rPr>
          <w:rFonts w:ascii="Times New Roman" w:hAnsi="Times New Roman" w:cs="Times New Roman"/>
          <w:b/>
          <w:sz w:val="40"/>
          <w:szCs w:val="40"/>
        </w:rPr>
      </w:pPr>
      <w:r>
        <w:rPr>
          <w:rFonts w:ascii="Times New Roman" w:hAnsi="Times New Roman" w:cs="Times New Roman"/>
          <w:b/>
          <w:sz w:val="40"/>
          <w:szCs w:val="40"/>
        </w:rPr>
        <w:t>October</w:t>
      </w:r>
      <w:r w:rsidR="00B74DC1">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433424">
          <w:pPr>
            <w:pStyle w:val="TOC1"/>
            <w:tabs>
              <w:tab w:val="right" w:leader="dot" w:pos="9350"/>
            </w:tabs>
            <w:rPr>
              <w:noProof/>
              <w:sz w:val="22"/>
              <w:szCs w:val="22"/>
            </w:rPr>
          </w:pPr>
          <w:hyperlink w:anchor="_Toc535504398" w:history="1">
            <w:r w:rsidR="00DA2982" w:rsidRPr="004D2F81">
              <w:rPr>
                <w:rStyle w:val="Hyperlink"/>
                <w:noProof/>
              </w:rPr>
              <w:t>Start-Up Guide:</w:t>
            </w:r>
            <w:r w:rsidR="00DA2982">
              <w:rPr>
                <w:noProof/>
                <w:webHidden/>
              </w:rPr>
              <w:tab/>
            </w:r>
            <w:r w:rsidR="00DA2982">
              <w:rPr>
                <w:noProof/>
                <w:webHidden/>
              </w:rPr>
              <w:fldChar w:fldCharType="begin"/>
            </w:r>
            <w:r w:rsidR="00DA2982">
              <w:rPr>
                <w:noProof/>
                <w:webHidden/>
              </w:rPr>
              <w:instrText xml:space="preserve"> PAGEREF _Toc535504398 \h </w:instrText>
            </w:r>
            <w:r w:rsidR="00DA2982">
              <w:rPr>
                <w:noProof/>
                <w:webHidden/>
              </w:rPr>
            </w:r>
            <w:r w:rsidR="00DA2982">
              <w:rPr>
                <w:noProof/>
                <w:webHidden/>
              </w:rPr>
              <w:fldChar w:fldCharType="separate"/>
            </w:r>
            <w:r w:rsidR="00DA2982">
              <w:rPr>
                <w:noProof/>
                <w:webHidden/>
              </w:rPr>
              <w:t>8</w:t>
            </w:r>
            <w:r w:rsidR="00DA2982">
              <w:rPr>
                <w:noProof/>
                <w:webHidden/>
              </w:rPr>
              <w:fldChar w:fldCharType="end"/>
            </w:r>
          </w:hyperlink>
        </w:p>
        <w:p w14:paraId="742359A8" w14:textId="69300F12" w:rsidR="00DA2982" w:rsidRDefault="00433424">
          <w:pPr>
            <w:pStyle w:val="TOC1"/>
            <w:tabs>
              <w:tab w:val="right" w:leader="dot" w:pos="9350"/>
            </w:tabs>
            <w:rPr>
              <w:noProof/>
              <w:sz w:val="22"/>
              <w:szCs w:val="22"/>
            </w:rPr>
          </w:pPr>
          <w:hyperlink w:anchor="_Toc535504399" w:history="1">
            <w:r w:rsidR="00DA2982" w:rsidRPr="004D2F81">
              <w:rPr>
                <w:rStyle w:val="Hyperlink"/>
                <w:noProof/>
              </w:rPr>
              <w:t>Glossary for Terms as Used in BEAPP</w:t>
            </w:r>
            <w:r w:rsidR="00DA2982">
              <w:rPr>
                <w:noProof/>
                <w:webHidden/>
              </w:rPr>
              <w:tab/>
            </w:r>
            <w:r w:rsidR="00DA2982">
              <w:rPr>
                <w:noProof/>
                <w:webHidden/>
              </w:rPr>
              <w:fldChar w:fldCharType="begin"/>
            </w:r>
            <w:r w:rsidR="00DA2982">
              <w:rPr>
                <w:noProof/>
                <w:webHidden/>
              </w:rPr>
              <w:instrText xml:space="preserve"> PAGEREF _Toc535504399 \h </w:instrText>
            </w:r>
            <w:r w:rsidR="00DA2982">
              <w:rPr>
                <w:noProof/>
                <w:webHidden/>
              </w:rPr>
            </w:r>
            <w:r w:rsidR="00DA2982">
              <w:rPr>
                <w:noProof/>
                <w:webHidden/>
              </w:rPr>
              <w:fldChar w:fldCharType="separate"/>
            </w:r>
            <w:r w:rsidR="00DA2982">
              <w:rPr>
                <w:noProof/>
                <w:webHidden/>
              </w:rPr>
              <w:t>10</w:t>
            </w:r>
            <w:r w:rsidR="00DA2982">
              <w:rPr>
                <w:noProof/>
                <w:webHidden/>
              </w:rPr>
              <w:fldChar w:fldCharType="end"/>
            </w:r>
          </w:hyperlink>
        </w:p>
        <w:p w14:paraId="0B3372CD" w14:textId="72D75B2E" w:rsidR="00DA2982" w:rsidRDefault="00433424">
          <w:pPr>
            <w:pStyle w:val="TOC1"/>
            <w:tabs>
              <w:tab w:val="right" w:leader="dot" w:pos="9350"/>
            </w:tabs>
            <w:rPr>
              <w:noProof/>
              <w:sz w:val="22"/>
              <w:szCs w:val="22"/>
            </w:rPr>
          </w:pPr>
          <w:hyperlink w:anchor="_Toc535504400" w:history="1">
            <w:r w:rsidR="00DA2982" w:rsidRPr="004D2F81">
              <w:rPr>
                <w:rStyle w:val="Hyperlink"/>
                <w:noProof/>
              </w:rPr>
              <w:t>General User Inputs Overview:</w:t>
            </w:r>
            <w:r w:rsidR="00DA2982">
              <w:rPr>
                <w:noProof/>
                <w:webHidden/>
              </w:rPr>
              <w:tab/>
            </w:r>
            <w:r w:rsidR="00DA2982">
              <w:rPr>
                <w:noProof/>
                <w:webHidden/>
              </w:rPr>
              <w:fldChar w:fldCharType="begin"/>
            </w:r>
            <w:r w:rsidR="00DA2982">
              <w:rPr>
                <w:noProof/>
                <w:webHidden/>
              </w:rPr>
              <w:instrText xml:space="preserve"> PAGEREF _Toc535504400 \h </w:instrText>
            </w:r>
            <w:r w:rsidR="00DA2982">
              <w:rPr>
                <w:noProof/>
                <w:webHidden/>
              </w:rPr>
            </w:r>
            <w:r w:rsidR="00DA2982">
              <w:rPr>
                <w:noProof/>
                <w:webHidden/>
              </w:rPr>
              <w:fldChar w:fldCharType="separate"/>
            </w:r>
            <w:r w:rsidR="00DA2982">
              <w:rPr>
                <w:noProof/>
                <w:webHidden/>
              </w:rPr>
              <w:t>11</w:t>
            </w:r>
            <w:r w:rsidR="00DA2982">
              <w:rPr>
                <w:noProof/>
                <w:webHidden/>
              </w:rPr>
              <w:fldChar w:fldCharType="end"/>
            </w:r>
          </w:hyperlink>
        </w:p>
        <w:p w14:paraId="4FC7E42F" w14:textId="4D403BAA" w:rsidR="00DA2982" w:rsidRDefault="00433424">
          <w:pPr>
            <w:pStyle w:val="TOC1"/>
            <w:tabs>
              <w:tab w:val="right" w:leader="dot" w:pos="9350"/>
            </w:tabs>
            <w:rPr>
              <w:noProof/>
              <w:sz w:val="22"/>
              <w:szCs w:val="22"/>
            </w:rPr>
          </w:pPr>
          <w:hyperlink w:anchor="_Toc535504401" w:history="1">
            <w:r w:rsidR="00DA2982" w:rsidRPr="004D2F81">
              <w:rPr>
                <w:rStyle w:val="Hyperlink"/>
                <w:noProof/>
              </w:rPr>
              <w:t>Running BEAPP Through the GUI:</w:t>
            </w:r>
            <w:r w:rsidR="00DA2982">
              <w:rPr>
                <w:noProof/>
                <w:webHidden/>
              </w:rPr>
              <w:tab/>
            </w:r>
            <w:r w:rsidR="00DA2982">
              <w:rPr>
                <w:noProof/>
                <w:webHidden/>
              </w:rPr>
              <w:fldChar w:fldCharType="begin"/>
            </w:r>
            <w:r w:rsidR="00DA2982">
              <w:rPr>
                <w:noProof/>
                <w:webHidden/>
              </w:rPr>
              <w:instrText xml:space="preserve"> PAGEREF _Toc535504401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4289C461" w14:textId="1BCBC497" w:rsidR="00DA2982" w:rsidRDefault="00433424">
          <w:pPr>
            <w:pStyle w:val="TOC2"/>
            <w:tabs>
              <w:tab w:val="right" w:leader="dot" w:pos="9350"/>
            </w:tabs>
            <w:rPr>
              <w:noProof/>
              <w:sz w:val="22"/>
              <w:szCs w:val="22"/>
            </w:rPr>
          </w:pPr>
          <w:hyperlink w:anchor="_Toc535504402" w:history="1">
            <w:r w:rsidR="00DA2982" w:rsidRPr="004D2F81">
              <w:rPr>
                <w:rStyle w:val="Hyperlink"/>
                <w:noProof/>
              </w:rPr>
              <w:t>Steps for Creating a Run Template in the GUI</w:t>
            </w:r>
            <w:r w:rsidR="00DA2982">
              <w:rPr>
                <w:noProof/>
                <w:webHidden/>
              </w:rPr>
              <w:tab/>
            </w:r>
            <w:r w:rsidR="00DA2982">
              <w:rPr>
                <w:noProof/>
                <w:webHidden/>
              </w:rPr>
              <w:fldChar w:fldCharType="begin"/>
            </w:r>
            <w:r w:rsidR="00DA2982">
              <w:rPr>
                <w:noProof/>
                <w:webHidden/>
              </w:rPr>
              <w:instrText xml:space="preserve"> PAGEREF _Toc535504402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A3F86E5" w14:textId="57CA4135" w:rsidR="00DA2982" w:rsidRDefault="00433424">
          <w:pPr>
            <w:pStyle w:val="TOC3"/>
            <w:tabs>
              <w:tab w:val="right" w:leader="dot" w:pos="9350"/>
            </w:tabs>
            <w:rPr>
              <w:noProof/>
              <w:sz w:val="22"/>
              <w:szCs w:val="22"/>
            </w:rPr>
          </w:pPr>
          <w:hyperlink w:anchor="_Toc535504403" w:history="1">
            <w:r w:rsidR="00DA2982" w:rsidRPr="004D2F81">
              <w:rPr>
                <w:rStyle w:val="Hyperlink"/>
                <w:noProof/>
              </w:rPr>
              <w:t>General User Inputs Panel</w:t>
            </w:r>
            <w:r w:rsidR="00DA2982">
              <w:rPr>
                <w:noProof/>
                <w:webHidden/>
              </w:rPr>
              <w:tab/>
            </w:r>
            <w:r w:rsidR="00DA2982">
              <w:rPr>
                <w:noProof/>
                <w:webHidden/>
              </w:rPr>
              <w:fldChar w:fldCharType="begin"/>
            </w:r>
            <w:r w:rsidR="00DA2982">
              <w:rPr>
                <w:noProof/>
                <w:webHidden/>
              </w:rPr>
              <w:instrText xml:space="preserve"> PAGEREF _Toc535504403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226C7DF" w14:textId="389EDA5C" w:rsidR="00DA2982" w:rsidRDefault="00433424">
          <w:pPr>
            <w:pStyle w:val="TOC2"/>
            <w:tabs>
              <w:tab w:val="right" w:leader="dot" w:pos="9350"/>
            </w:tabs>
            <w:rPr>
              <w:noProof/>
              <w:sz w:val="22"/>
              <w:szCs w:val="22"/>
            </w:rPr>
          </w:pPr>
          <w:hyperlink w:anchor="_Toc535504404" w:history="1">
            <w:r w:rsidR="00DA2982" w:rsidRPr="004D2F81">
              <w:rPr>
                <w:rStyle w:val="Hyperlink"/>
                <w:noProof/>
              </w:rPr>
              <w:t>Format and Pre-Processing Settings (Click “Format and Pre-Processing”)</w:t>
            </w:r>
            <w:r w:rsidR="00DA2982">
              <w:rPr>
                <w:noProof/>
                <w:webHidden/>
              </w:rPr>
              <w:tab/>
            </w:r>
            <w:r w:rsidR="00DA2982">
              <w:rPr>
                <w:noProof/>
                <w:webHidden/>
              </w:rPr>
              <w:fldChar w:fldCharType="begin"/>
            </w:r>
            <w:r w:rsidR="00DA2982">
              <w:rPr>
                <w:noProof/>
                <w:webHidden/>
              </w:rPr>
              <w:instrText xml:space="preserve"> PAGEREF _Toc535504404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14CE9732" w14:textId="316C7698" w:rsidR="00DA2982" w:rsidRDefault="00433424">
          <w:pPr>
            <w:pStyle w:val="TOC3"/>
            <w:tabs>
              <w:tab w:val="right" w:leader="dot" w:pos="9350"/>
            </w:tabs>
            <w:rPr>
              <w:noProof/>
              <w:sz w:val="22"/>
              <w:szCs w:val="22"/>
            </w:rPr>
          </w:pPr>
          <w:hyperlink w:anchor="_Toc535504405" w:history="1">
            <w:r w:rsidR="00DA2982" w:rsidRPr="004D2F81">
              <w:rPr>
                <w:rStyle w:val="Hyperlink"/>
                <w:noProof/>
              </w:rPr>
              <w:t>General Pre-Processing Specifications Panel:</w:t>
            </w:r>
            <w:r w:rsidR="00DA2982">
              <w:rPr>
                <w:noProof/>
                <w:webHidden/>
              </w:rPr>
              <w:tab/>
            </w:r>
            <w:r w:rsidR="00DA2982">
              <w:rPr>
                <w:noProof/>
                <w:webHidden/>
              </w:rPr>
              <w:fldChar w:fldCharType="begin"/>
            </w:r>
            <w:r w:rsidR="00DA2982">
              <w:rPr>
                <w:noProof/>
                <w:webHidden/>
              </w:rPr>
              <w:instrText xml:space="preserve"> PAGEREF _Toc535504405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548B2331" w14:textId="1D1F3A58" w:rsidR="00DA2982" w:rsidRDefault="00433424">
          <w:pPr>
            <w:pStyle w:val="TOC3"/>
            <w:tabs>
              <w:tab w:val="right" w:leader="dot" w:pos="9350"/>
            </w:tabs>
            <w:rPr>
              <w:noProof/>
              <w:sz w:val="22"/>
              <w:szCs w:val="22"/>
            </w:rPr>
          </w:pPr>
          <w:hyperlink w:anchor="_Toc535504406" w:history="1">
            <w:r w:rsidR="00DA2982" w:rsidRPr="004D2F81">
              <w:rPr>
                <w:rStyle w:val="Hyperlink"/>
                <w:noProof/>
              </w:rPr>
              <w:t>Format Specifications Panel:</w:t>
            </w:r>
            <w:r w:rsidR="00DA2982">
              <w:rPr>
                <w:noProof/>
                <w:webHidden/>
              </w:rPr>
              <w:tab/>
            </w:r>
            <w:r w:rsidR="00DA2982">
              <w:rPr>
                <w:noProof/>
                <w:webHidden/>
              </w:rPr>
              <w:fldChar w:fldCharType="begin"/>
            </w:r>
            <w:r w:rsidR="00DA2982">
              <w:rPr>
                <w:noProof/>
                <w:webHidden/>
              </w:rPr>
              <w:instrText xml:space="preserve"> PAGEREF _Toc535504406 \h </w:instrText>
            </w:r>
            <w:r w:rsidR="00DA2982">
              <w:rPr>
                <w:noProof/>
                <w:webHidden/>
              </w:rPr>
            </w:r>
            <w:r w:rsidR="00DA2982">
              <w:rPr>
                <w:noProof/>
                <w:webHidden/>
              </w:rPr>
              <w:fldChar w:fldCharType="separate"/>
            </w:r>
            <w:r w:rsidR="00DA2982">
              <w:rPr>
                <w:noProof/>
                <w:webHidden/>
              </w:rPr>
              <w:t>15</w:t>
            </w:r>
            <w:r w:rsidR="00DA2982">
              <w:rPr>
                <w:noProof/>
                <w:webHidden/>
              </w:rPr>
              <w:fldChar w:fldCharType="end"/>
            </w:r>
          </w:hyperlink>
        </w:p>
        <w:p w14:paraId="78D1FA52" w14:textId="2A37E0D9" w:rsidR="00DA2982" w:rsidRDefault="00433424">
          <w:pPr>
            <w:pStyle w:val="TOC3"/>
            <w:tabs>
              <w:tab w:val="right" w:leader="dot" w:pos="9350"/>
            </w:tabs>
            <w:rPr>
              <w:noProof/>
              <w:sz w:val="22"/>
              <w:szCs w:val="22"/>
            </w:rPr>
          </w:pPr>
          <w:hyperlink w:anchor="_Toc535504407" w:history="1">
            <w:r w:rsidR="00DA2982" w:rsidRPr="004D2F81">
              <w:rPr>
                <w:rStyle w:val="Hyperlink"/>
                <w:noProof/>
              </w:rPr>
              <w:t>PREP Specifications Panel:</w:t>
            </w:r>
            <w:r w:rsidR="00DA2982">
              <w:rPr>
                <w:noProof/>
                <w:webHidden/>
              </w:rPr>
              <w:tab/>
            </w:r>
            <w:r w:rsidR="00DA2982">
              <w:rPr>
                <w:noProof/>
                <w:webHidden/>
              </w:rPr>
              <w:fldChar w:fldCharType="begin"/>
            </w:r>
            <w:r w:rsidR="00DA2982">
              <w:rPr>
                <w:noProof/>
                <w:webHidden/>
              </w:rPr>
              <w:instrText xml:space="preserve"> PAGEREF _Toc535504407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A7D0EBB" w14:textId="06057D27" w:rsidR="00DA2982" w:rsidRDefault="00433424">
          <w:pPr>
            <w:pStyle w:val="TOC3"/>
            <w:tabs>
              <w:tab w:val="right" w:leader="dot" w:pos="9350"/>
            </w:tabs>
            <w:rPr>
              <w:noProof/>
              <w:sz w:val="22"/>
              <w:szCs w:val="22"/>
            </w:rPr>
          </w:pPr>
          <w:hyperlink w:anchor="_Toc535504408" w:history="1">
            <w:r w:rsidR="00DA2982" w:rsidRPr="004D2F81">
              <w:rPr>
                <w:rStyle w:val="Hyperlink"/>
                <w:noProof/>
              </w:rPr>
              <w:t>Filtering Module Settings Panel:</w:t>
            </w:r>
            <w:r w:rsidR="00DA2982">
              <w:rPr>
                <w:noProof/>
                <w:webHidden/>
              </w:rPr>
              <w:tab/>
            </w:r>
            <w:r w:rsidR="00DA2982">
              <w:rPr>
                <w:noProof/>
                <w:webHidden/>
              </w:rPr>
              <w:fldChar w:fldCharType="begin"/>
            </w:r>
            <w:r w:rsidR="00DA2982">
              <w:rPr>
                <w:noProof/>
                <w:webHidden/>
              </w:rPr>
              <w:instrText xml:space="preserve"> PAGEREF _Toc535504408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1AAAE7FD" w14:textId="353E5BF5" w:rsidR="00DA2982" w:rsidRDefault="00433424">
          <w:pPr>
            <w:pStyle w:val="TOC3"/>
            <w:tabs>
              <w:tab w:val="right" w:leader="dot" w:pos="9350"/>
            </w:tabs>
            <w:rPr>
              <w:noProof/>
              <w:sz w:val="22"/>
              <w:szCs w:val="22"/>
            </w:rPr>
          </w:pPr>
          <w:hyperlink w:anchor="_Toc535504409" w:history="1">
            <w:r w:rsidR="00DA2982" w:rsidRPr="004D2F81">
              <w:rPr>
                <w:rStyle w:val="Hyperlink"/>
                <w:noProof/>
              </w:rPr>
              <w:t>Resampling Specifications Panel:</w:t>
            </w:r>
            <w:r w:rsidR="00DA2982">
              <w:rPr>
                <w:noProof/>
                <w:webHidden/>
              </w:rPr>
              <w:tab/>
            </w:r>
            <w:r w:rsidR="00DA2982">
              <w:rPr>
                <w:noProof/>
                <w:webHidden/>
              </w:rPr>
              <w:fldChar w:fldCharType="begin"/>
            </w:r>
            <w:r w:rsidR="00DA2982">
              <w:rPr>
                <w:noProof/>
                <w:webHidden/>
              </w:rPr>
              <w:instrText xml:space="preserve"> PAGEREF _Toc535504409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9929666" w14:textId="46E6D179" w:rsidR="00DA2982" w:rsidRDefault="00433424">
          <w:pPr>
            <w:pStyle w:val="TOC3"/>
            <w:tabs>
              <w:tab w:val="right" w:leader="dot" w:pos="9350"/>
            </w:tabs>
            <w:rPr>
              <w:noProof/>
              <w:sz w:val="22"/>
              <w:szCs w:val="22"/>
            </w:rPr>
          </w:pPr>
          <w:hyperlink w:anchor="_Toc535504410" w:history="1">
            <w:r w:rsidR="00DA2982" w:rsidRPr="004D2F81">
              <w:rPr>
                <w:rStyle w:val="Hyperlink"/>
                <w:noProof/>
              </w:rPr>
              <w:t>ICA/HAPPE Specifications Panel:</w:t>
            </w:r>
            <w:r w:rsidR="00DA2982">
              <w:rPr>
                <w:noProof/>
                <w:webHidden/>
              </w:rPr>
              <w:tab/>
            </w:r>
            <w:r w:rsidR="00DA2982">
              <w:rPr>
                <w:noProof/>
                <w:webHidden/>
              </w:rPr>
              <w:fldChar w:fldCharType="begin"/>
            </w:r>
            <w:r w:rsidR="00DA2982">
              <w:rPr>
                <w:noProof/>
                <w:webHidden/>
              </w:rPr>
              <w:instrText xml:space="preserve"> PAGEREF _Toc535504410 \h </w:instrText>
            </w:r>
            <w:r w:rsidR="00DA2982">
              <w:rPr>
                <w:noProof/>
                <w:webHidden/>
              </w:rPr>
            </w:r>
            <w:r w:rsidR="00DA2982">
              <w:rPr>
                <w:noProof/>
                <w:webHidden/>
              </w:rPr>
              <w:fldChar w:fldCharType="separate"/>
            </w:r>
            <w:r w:rsidR="00DA2982">
              <w:rPr>
                <w:noProof/>
                <w:webHidden/>
              </w:rPr>
              <w:t>19</w:t>
            </w:r>
            <w:r w:rsidR="00DA2982">
              <w:rPr>
                <w:noProof/>
                <w:webHidden/>
              </w:rPr>
              <w:fldChar w:fldCharType="end"/>
            </w:r>
          </w:hyperlink>
        </w:p>
        <w:p w14:paraId="77A09773" w14:textId="1E2EC204" w:rsidR="00DA2982" w:rsidRDefault="00433424">
          <w:pPr>
            <w:pStyle w:val="TOC3"/>
            <w:tabs>
              <w:tab w:val="right" w:leader="dot" w:pos="9350"/>
            </w:tabs>
            <w:rPr>
              <w:noProof/>
              <w:sz w:val="22"/>
              <w:szCs w:val="22"/>
            </w:rPr>
          </w:pPr>
          <w:hyperlink w:anchor="_Toc535504411" w:history="1">
            <w:r w:rsidR="00DA2982" w:rsidRPr="004D2F81">
              <w:rPr>
                <w:rStyle w:val="Hyperlink"/>
                <w:noProof/>
              </w:rPr>
              <w:t>Re-Referencing Specifications Panel:</w:t>
            </w:r>
            <w:r w:rsidR="00DA2982">
              <w:rPr>
                <w:noProof/>
                <w:webHidden/>
              </w:rPr>
              <w:tab/>
            </w:r>
            <w:r w:rsidR="00DA2982">
              <w:rPr>
                <w:noProof/>
                <w:webHidden/>
              </w:rPr>
              <w:fldChar w:fldCharType="begin"/>
            </w:r>
            <w:r w:rsidR="00DA2982">
              <w:rPr>
                <w:noProof/>
                <w:webHidden/>
              </w:rPr>
              <w:instrText xml:space="preserve"> PAGEREF _Toc535504411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66DF1328" w14:textId="431F5BBB" w:rsidR="00DA2982" w:rsidRDefault="00433424">
          <w:pPr>
            <w:pStyle w:val="TOC3"/>
            <w:tabs>
              <w:tab w:val="right" w:leader="dot" w:pos="9350"/>
            </w:tabs>
            <w:rPr>
              <w:noProof/>
              <w:sz w:val="22"/>
              <w:szCs w:val="22"/>
            </w:rPr>
          </w:pPr>
          <w:hyperlink w:anchor="_Toc535504412" w:history="1">
            <w:r w:rsidR="00DA2982" w:rsidRPr="004D2F81">
              <w:rPr>
                <w:rStyle w:val="Hyperlink"/>
                <w:noProof/>
              </w:rPr>
              <w:t>Detrending Specifications Panel</w:t>
            </w:r>
            <w:r w:rsidR="00DA2982">
              <w:rPr>
                <w:noProof/>
                <w:webHidden/>
              </w:rPr>
              <w:tab/>
            </w:r>
            <w:r w:rsidR="00DA2982">
              <w:rPr>
                <w:noProof/>
                <w:webHidden/>
              </w:rPr>
              <w:fldChar w:fldCharType="begin"/>
            </w:r>
            <w:r w:rsidR="00DA2982">
              <w:rPr>
                <w:noProof/>
                <w:webHidden/>
              </w:rPr>
              <w:instrText xml:space="preserve"> PAGEREF _Toc535504412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16EED374" w14:textId="351628FD" w:rsidR="00DA2982" w:rsidRDefault="00433424">
          <w:pPr>
            <w:pStyle w:val="TOC2"/>
            <w:tabs>
              <w:tab w:val="right" w:leader="dot" w:pos="9350"/>
            </w:tabs>
            <w:rPr>
              <w:noProof/>
              <w:sz w:val="22"/>
              <w:szCs w:val="22"/>
            </w:rPr>
          </w:pPr>
          <w:hyperlink w:anchor="_Toc535504413" w:history="1">
            <w:r w:rsidR="00DA2982" w:rsidRPr="004D2F81">
              <w:rPr>
                <w:rStyle w:val="Hyperlink"/>
                <w:noProof/>
              </w:rPr>
              <w:t>Segmentation Settings (Click “Segmentation” on the General Panel):</w:t>
            </w:r>
            <w:r w:rsidR="00DA2982">
              <w:rPr>
                <w:noProof/>
                <w:webHidden/>
              </w:rPr>
              <w:tab/>
            </w:r>
            <w:r w:rsidR="00DA2982">
              <w:rPr>
                <w:noProof/>
                <w:webHidden/>
              </w:rPr>
              <w:fldChar w:fldCharType="begin"/>
            </w:r>
            <w:r w:rsidR="00DA2982">
              <w:rPr>
                <w:noProof/>
                <w:webHidden/>
              </w:rPr>
              <w:instrText xml:space="preserve"> PAGEREF _Toc535504413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6332CE86" w14:textId="3DD9E397" w:rsidR="00DA2982" w:rsidRDefault="00433424">
          <w:pPr>
            <w:pStyle w:val="TOC3"/>
            <w:tabs>
              <w:tab w:val="right" w:leader="dot" w:pos="9350"/>
            </w:tabs>
            <w:rPr>
              <w:noProof/>
              <w:sz w:val="22"/>
              <w:szCs w:val="22"/>
            </w:rPr>
          </w:pPr>
          <w:hyperlink w:anchor="_Toc535504414" w:history="1">
            <w:r w:rsidR="00DA2982" w:rsidRPr="004D2F81">
              <w:rPr>
                <w:rStyle w:val="Hyperlink"/>
                <w:noProof/>
              </w:rPr>
              <w:t>General Segmentation Specifications Panel:</w:t>
            </w:r>
            <w:r w:rsidR="00DA2982">
              <w:rPr>
                <w:noProof/>
                <w:webHidden/>
              </w:rPr>
              <w:tab/>
            </w:r>
            <w:r w:rsidR="00DA2982">
              <w:rPr>
                <w:noProof/>
                <w:webHidden/>
              </w:rPr>
              <w:fldChar w:fldCharType="begin"/>
            </w:r>
            <w:r w:rsidR="00DA2982">
              <w:rPr>
                <w:noProof/>
                <w:webHidden/>
              </w:rPr>
              <w:instrText xml:space="preserve"> PAGEREF _Toc535504414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2F29CC2A" w14:textId="6FD39D0B" w:rsidR="00DA2982" w:rsidRDefault="00433424">
          <w:pPr>
            <w:pStyle w:val="TOC3"/>
            <w:tabs>
              <w:tab w:val="right" w:leader="dot" w:pos="9350"/>
            </w:tabs>
            <w:rPr>
              <w:noProof/>
              <w:sz w:val="22"/>
              <w:szCs w:val="22"/>
            </w:rPr>
          </w:pPr>
          <w:hyperlink w:anchor="_Toc535504415" w:history="1">
            <w:r w:rsidR="00DA2982" w:rsidRPr="004D2F81">
              <w:rPr>
                <w:rStyle w:val="Hyperlink"/>
                <w:noProof/>
              </w:rPr>
              <w:t>Baseline Segmentation Specifications Panel:</w:t>
            </w:r>
            <w:r w:rsidR="00DA2982">
              <w:rPr>
                <w:noProof/>
                <w:webHidden/>
              </w:rPr>
              <w:tab/>
            </w:r>
            <w:r w:rsidR="00DA2982">
              <w:rPr>
                <w:noProof/>
                <w:webHidden/>
              </w:rPr>
              <w:fldChar w:fldCharType="begin"/>
            </w:r>
            <w:r w:rsidR="00DA2982">
              <w:rPr>
                <w:noProof/>
                <w:webHidden/>
              </w:rPr>
              <w:instrText xml:space="preserve"> PAGEREF _Toc535504415 \h </w:instrText>
            </w:r>
            <w:r w:rsidR="00DA2982">
              <w:rPr>
                <w:noProof/>
                <w:webHidden/>
              </w:rPr>
            </w:r>
            <w:r w:rsidR="00DA2982">
              <w:rPr>
                <w:noProof/>
                <w:webHidden/>
              </w:rPr>
              <w:fldChar w:fldCharType="separate"/>
            </w:r>
            <w:r w:rsidR="00DA2982">
              <w:rPr>
                <w:noProof/>
                <w:webHidden/>
              </w:rPr>
              <w:t>23</w:t>
            </w:r>
            <w:r w:rsidR="00DA2982">
              <w:rPr>
                <w:noProof/>
                <w:webHidden/>
              </w:rPr>
              <w:fldChar w:fldCharType="end"/>
            </w:r>
          </w:hyperlink>
        </w:p>
        <w:p w14:paraId="718A26CB" w14:textId="550FC11F" w:rsidR="00DA2982" w:rsidRDefault="00433424">
          <w:pPr>
            <w:pStyle w:val="TOC3"/>
            <w:tabs>
              <w:tab w:val="right" w:leader="dot" w:pos="9350"/>
            </w:tabs>
            <w:rPr>
              <w:noProof/>
              <w:sz w:val="22"/>
              <w:szCs w:val="22"/>
            </w:rPr>
          </w:pPr>
          <w:hyperlink w:anchor="_Toc535504416" w:history="1">
            <w:r w:rsidR="00DA2982" w:rsidRPr="004D2F81">
              <w:rPr>
                <w:rStyle w:val="Hyperlink"/>
                <w:noProof/>
              </w:rPr>
              <w:t>Event-Tagged Segmentation General Specifications Panel:</w:t>
            </w:r>
            <w:r w:rsidR="00DA2982">
              <w:rPr>
                <w:noProof/>
                <w:webHidden/>
              </w:rPr>
              <w:tab/>
            </w:r>
            <w:r w:rsidR="00DA2982">
              <w:rPr>
                <w:noProof/>
                <w:webHidden/>
              </w:rPr>
              <w:fldChar w:fldCharType="begin"/>
            </w:r>
            <w:r w:rsidR="00DA2982">
              <w:rPr>
                <w:noProof/>
                <w:webHidden/>
              </w:rPr>
              <w:instrText xml:space="preserve"> PAGEREF _Toc535504416 \h </w:instrText>
            </w:r>
            <w:r w:rsidR="00DA2982">
              <w:rPr>
                <w:noProof/>
                <w:webHidden/>
              </w:rPr>
            </w:r>
            <w:r w:rsidR="00DA2982">
              <w:rPr>
                <w:noProof/>
                <w:webHidden/>
              </w:rPr>
              <w:fldChar w:fldCharType="separate"/>
            </w:r>
            <w:r w:rsidR="00DA2982">
              <w:rPr>
                <w:noProof/>
                <w:webHidden/>
              </w:rPr>
              <w:t>24</w:t>
            </w:r>
            <w:r w:rsidR="00DA2982">
              <w:rPr>
                <w:noProof/>
                <w:webHidden/>
              </w:rPr>
              <w:fldChar w:fldCharType="end"/>
            </w:r>
          </w:hyperlink>
        </w:p>
        <w:p w14:paraId="5BFF3B25" w14:textId="11389D2B" w:rsidR="00DA2982" w:rsidRDefault="00433424">
          <w:pPr>
            <w:pStyle w:val="TOC3"/>
            <w:tabs>
              <w:tab w:val="right" w:leader="dot" w:pos="9350"/>
            </w:tabs>
            <w:rPr>
              <w:noProof/>
              <w:sz w:val="22"/>
              <w:szCs w:val="22"/>
            </w:rPr>
          </w:pPr>
          <w:hyperlink w:anchor="_Toc535504417" w:history="1">
            <w:r w:rsidR="00DA2982" w:rsidRPr="004D2F81">
              <w:rPr>
                <w:rStyle w:val="Hyperlink"/>
                <w:noProof/>
              </w:rPr>
              <w:t>Event-Tagged Segmentation Condition Specifications Panel:</w:t>
            </w:r>
            <w:r w:rsidR="00DA2982">
              <w:rPr>
                <w:noProof/>
                <w:webHidden/>
              </w:rPr>
              <w:tab/>
            </w:r>
            <w:r w:rsidR="00DA2982">
              <w:rPr>
                <w:noProof/>
                <w:webHidden/>
              </w:rPr>
              <w:fldChar w:fldCharType="begin"/>
            </w:r>
            <w:r w:rsidR="00DA2982">
              <w:rPr>
                <w:noProof/>
                <w:webHidden/>
              </w:rPr>
              <w:instrText xml:space="preserve"> PAGEREF _Toc535504417 \h </w:instrText>
            </w:r>
            <w:r w:rsidR="00DA2982">
              <w:rPr>
                <w:noProof/>
                <w:webHidden/>
              </w:rPr>
            </w:r>
            <w:r w:rsidR="00DA2982">
              <w:rPr>
                <w:noProof/>
                <w:webHidden/>
              </w:rPr>
              <w:fldChar w:fldCharType="separate"/>
            </w:r>
            <w:r w:rsidR="00DA2982">
              <w:rPr>
                <w:noProof/>
                <w:webHidden/>
              </w:rPr>
              <w:t>25</w:t>
            </w:r>
            <w:r w:rsidR="00DA2982">
              <w:rPr>
                <w:noProof/>
                <w:webHidden/>
              </w:rPr>
              <w:fldChar w:fldCharType="end"/>
            </w:r>
          </w:hyperlink>
        </w:p>
        <w:p w14:paraId="698CEEF4" w14:textId="562F668C" w:rsidR="00DA2982" w:rsidRDefault="00433424">
          <w:pPr>
            <w:pStyle w:val="TOC3"/>
            <w:tabs>
              <w:tab w:val="right" w:leader="dot" w:pos="9350"/>
            </w:tabs>
            <w:rPr>
              <w:noProof/>
              <w:sz w:val="22"/>
              <w:szCs w:val="22"/>
            </w:rPr>
          </w:pPr>
          <w:hyperlink w:anchor="_Toc535504418" w:history="1">
            <w:r w:rsidR="00DA2982" w:rsidRPr="004D2F81">
              <w:rPr>
                <w:rStyle w:val="Hyperlink"/>
                <w:noProof/>
              </w:rPr>
              <w:t>Conditioned Baseline Segmentation General Specifications Panel:</w:t>
            </w:r>
            <w:r w:rsidR="00DA2982">
              <w:rPr>
                <w:noProof/>
                <w:webHidden/>
              </w:rPr>
              <w:tab/>
            </w:r>
            <w:r w:rsidR="00DA2982">
              <w:rPr>
                <w:noProof/>
                <w:webHidden/>
              </w:rPr>
              <w:fldChar w:fldCharType="begin"/>
            </w:r>
            <w:r w:rsidR="00DA2982">
              <w:rPr>
                <w:noProof/>
                <w:webHidden/>
              </w:rPr>
              <w:instrText xml:space="preserve"> PAGEREF _Toc535504418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EB7F1C9" w14:textId="3D03386A" w:rsidR="00DA2982" w:rsidRDefault="00433424">
          <w:pPr>
            <w:pStyle w:val="TOC3"/>
            <w:tabs>
              <w:tab w:val="right" w:leader="dot" w:pos="9350"/>
            </w:tabs>
            <w:rPr>
              <w:noProof/>
              <w:sz w:val="22"/>
              <w:szCs w:val="22"/>
            </w:rPr>
          </w:pPr>
          <w:hyperlink w:anchor="_Toc535504419" w:history="1">
            <w:r w:rsidR="00DA2982" w:rsidRPr="004D2F81">
              <w:rPr>
                <w:rStyle w:val="Hyperlink"/>
                <w:noProof/>
              </w:rPr>
              <w:t>Conditioned Baseline Condition Selection Specifications Panel:</w:t>
            </w:r>
            <w:r w:rsidR="00DA2982">
              <w:rPr>
                <w:noProof/>
                <w:webHidden/>
              </w:rPr>
              <w:tab/>
            </w:r>
            <w:r w:rsidR="00DA2982">
              <w:rPr>
                <w:noProof/>
                <w:webHidden/>
              </w:rPr>
              <w:fldChar w:fldCharType="begin"/>
            </w:r>
            <w:r w:rsidR="00DA2982">
              <w:rPr>
                <w:noProof/>
                <w:webHidden/>
              </w:rPr>
              <w:instrText xml:space="preserve"> PAGEREF _Toc535504419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1C3A27B" w14:textId="17746C98" w:rsidR="00DA2982" w:rsidRDefault="00433424">
          <w:pPr>
            <w:pStyle w:val="TOC2"/>
            <w:tabs>
              <w:tab w:val="right" w:leader="dot" w:pos="9350"/>
            </w:tabs>
            <w:rPr>
              <w:noProof/>
              <w:sz w:val="22"/>
              <w:szCs w:val="22"/>
            </w:rPr>
          </w:pPr>
          <w:hyperlink w:anchor="_Toc535504420" w:history="1">
            <w:r w:rsidR="00DA2982" w:rsidRPr="004D2F81">
              <w:rPr>
                <w:rStyle w:val="Hyperlink"/>
                <w:noProof/>
              </w:rPr>
              <w:t>Output Measure Settings (Click “Output Modules” on the General Panel):</w:t>
            </w:r>
            <w:r w:rsidR="00DA2982">
              <w:rPr>
                <w:noProof/>
                <w:webHidden/>
              </w:rPr>
              <w:tab/>
            </w:r>
            <w:r w:rsidR="00DA2982">
              <w:rPr>
                <w:noProof/>
                <w:webHidden/>
              </w:rPr>
              <w:fldChar w:fldCharType="begin"/>
            </w:r>
            <w:r w:rsidR="00DA2982">
              <w:rPr>
                <w:noProof/>
                <w:webHidden/>
              </w:rPr>
              <w:instrText xml:space="preserve"> PAGEREF _Toc535504420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593D2931" w14:textId="7340E425" w:rsidR="00DA2982" w:rsidRDefault="00433424">
          <w:pPr>
            <w:pStyle w:val="TOC3"/>
            <w:tabs>
              <w:tab w:val="right" w:leader="dot" w:pos="9350"/>
            </w:tabs>
            <w:rPr>
              <w:noProof/>
              <w:sz w:val="22"/>
              <w:szCs w:val="22"/>
            </w:rPr>
          </w:pPr>
          <w:hyperlink w:anchor="_Toc535504421" w:history="1">
            <w:r w:rsidR="00DA2982" w:rsidRPr="004D2F81">
              <w:rPr>
                <w:rStyle w:val="Hyperlink"/>
                <w:noProof/>
              </w:rPr>
              <w:t>Output Module General Specifications Panel:</w:t>
            </w:r>
            <w:r w:rsidR="00DA2982">
              <w:rPr>
                <w:noProof/>
                <w:webHidden/>
              </w:rPr>
              <w:tab/>
            </w:r>
            <w:r w:rsidR="00DA2982">
              <w:rPr>
                <w:noProof/>
                <w:webHidden/>
              </w:rPr>
              <w:fldChar w:fldCharType="begin"/>
            </w:r>
            <w:r w:rsidR="00DA2982">
              <w:rPr>
                <w:noProof/>
                <w:webHidden/>
              </w:rPr>
              <w:instrText xml:space="preserve"> PAGEREF _Toc535504421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1A6214D8" w14:textId="27647D8F" w:rsidR="00DA2982" w:rsidRDefault="00433424">
          <w:pPr>
            <w:pStyle w:val="TOC3"/>
            <w:tabs>
              <w:tab w:val="right" w:leader="dot" w:pos="9350"/>
            </w:tabs>
            <w:rPr>
              <w:noProof/>
              <w:sz w:val="22"/>
              <w:szCs w:val="22"/>
            </w:rPr>
          </w:pPr>
          <w:hyperlink w:anchor="_Toc535504422" w:history="1">
            <w:r w:rsidR="00DA2982" w:rsidRPr="004D2F81">
              <w:rPr>
                <w:rStyle w:val="Hyperlink"/>
                <w:noProof/>
              </w:rPr>
              <w:t>PSD Module Specifications Panel:</w:t>
            </w:r>
            <w:r w:rsidR="00DA2982">
              <w:rPr>
                <w:noProof/>
                <w:webHidden/>
              </w:rPr>
              <w:tab/>
            </w:r>
            <w:r w:rsidR="00DA2982">
              <w:rPr>
                <w:noProof/>
                <w:webHidden/>
              </w:rPr>
              <w:fldChar w:fldCharType="begin"/>
            </w:r>
            <w:r w:rsidR="00DA2982">
              <w:rPr>
                <w:noProof/>
                <w:webHidden/>
              </w:rPr>
              <w:instrText xml:space="preserve"> PAGEREF _Toc535504422 \h </w:instrText>
            </w:r>
            <w:r w:rsidR="00DA2982">
              <w:rPr>
                <w:noProof/>
                <w:webHidden/>
              </w:rPr>
            </w:r>
            <w:r w:rsidR="00DA2982">
              <w:rPr>
                <w:noProof/>
                <w:webHidden/>
              </w:rPr>
              <w:fldChar w:fldCharType="separate"/>
            </w:r>
            <w:r w:rsidR="00DA2982">
              <w:rPr>
                <w:noProof/>
                <w:webHidden/>
              </w:rPr>
              <w:t>30</w:t>
            </w:r>
            <w:r w:rsidR="00DA2982">
              <w:rPr>
                <w:noProof/>
                <w:webHidden/>
              </w:rPr>
              <w:fldChar w:fldCharType="end"/>
            </w:r>
          </w:hyperlink>
        </w:p>
        <w:p w14:paraId="3FC6665B" w14:textId="1E7043F6" w:rsidR="00DA2982" w:rsidRDefault="00433424">
          <w:pPr>
            <w:pStyle w:val="TOC3"/>
            <w:tabs>
              <w:tab w:val="right" w:leader="dot" w:pos="9350"/>
            </w:tabs>
            <w:rPr>
              <w:noProof/>
              <w:sz w:val="22"/>
              <w:szCs w:val="22"/>
            </w:rPr>
          </w:pPr>
          <w:hyperlink w:anchor="_Toc535504423" w:history="1">
            <w:r w:rsidR="00DA2982" w:rsidRPr="004D2F81">
              <w:rPr>
                <w:rStyle w:val="Hyperlink"/>
                <w:noProof/>
              </w:rPr>
              <w:t>ITPC Module Specifications Panel:</w:t>
            </w:r>
            <w:r w:rsidR="00DA2982">
              <w:rPr>
                <w:noProof/>
                <w:webHidden/>
              </w:rPr>
              <w:tab/>
            </w:r>
            <w:r w:rsidR="00DA2982">
              <w:rPr>
                <w:noProof/>
                <w:webHidden/>
              </w:rPr>
              <w:fldChar w:fldCharType="begin"/>
            </w:r>
            <w:r w:rsidR="00DA2982">
              <w:rPr>
                <w:noProof/>
                <w:webHidden/>
              </w:rPr>
              <w:instrText xml:space="preserve"> PAGEREF _Toc535504423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39517A44" w14:textId="6A5F2E03" w:rsidR="00DA2982" w:rsidRDefault="00433424">
          <w:pPr>
            <w:pStyle w:val="TOC3"/>
            <w:tabs>
              <w:tab w:val="right" w:leader="dot" w:pos="9350"/>
            </w:tabs>
            <w:rPr>
              <w:noProof/>
              <w:sz w:val="22"/>
              <w:szCs w:val="22"/>
            </w:rPr>
          </w:pPr>
          <w:hyperlink w:anchor="_Toc535504424" w:history="1">
            <w:r w:rsidR="00DA2982" w:rsidRPr="004D2F81">
              <w:rPr>
                <w:rStyle w:val="Hyperlink"/>
                <w:rFonts w:cs="Times New Roman"/>
                <w:noProof/>
              </w:rPr>
              <w:t>FOOOF Module Specifications Panel:</w:t>
            </w:r>
            <w:r w:rsidR="00DA2982">
              <w:rPr>
                <w:noProof/>
                <w:webHidden/>
              </w:rPr>
              <w:tab/>
            </w:r>
            <w:r w:rsidR="00DA2982">
              <w:rPr>
                <w:noProof/>
                <w:webHidden/>
              </w:rPr>
              <w:fldChar w:fldCharType="begin"/>
            </w:r>
            <w:r w:rsidR="00DA2982">
              <w:rPr>
                <w:noProof/>
                <w:webHidden/>
              </w:rPr>
              <w:instrText xml:space="preserve"> PAGEREF _Toc535504424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05CC47F1" w14:textId="116AFBDA" w:rsidR="00DA2982" w:rsidRDefault="00433424">
          <w:pPr>
            <w:pStyle w:val="TOC3"/>
            <w:tabs>
              <w:tab w:val="right" w:leader="dot" w:pos="9350"/>
            </w:tabs>
            <w:rPr>
              <w:noProof/>
              <w:sz w:val="22"/>
              <w:szCs w:val="22"/>
            </w:rPr>
          </w:pPr>
          <w:hyperlink w:anchor="_Toc535504425" w:history="1">
            <w:r w:rsidR="00DA2982" w:rsidRPr="004D2F81">
              <w:rPr>
                <w:rStyle w:val="Hyperlink"/>
                <w:rFonts w:cs="Times New Roman"/>
                <w:noProof/>
              </w:rPr>
              <w:t>PAC Module Specifications Panel</w:t>
            </w:r>
            <w:r w:rsidR="00DA2982">
              <w:rPr>
                <w:noProof/>
                <w:webHidden/>
              </w:rPr>
              <w:tab/>
            </w:r>
            <w:r w:rsidR="00DA2982">
              <w:rPr>
                <w:noProof/>
                <w:webHidden/>
              </w:rPr>
              <w:fldChar w:fldCharType="begin"/>
            </w:r>
            <w:r w:rsidR="00DA2982">
              <w:rPr>
                <w:noProof/>
                <w:webHidden/>
              </w:rPr>
              <w:instrText xml:space="preserve"> PAGEREF _Toc535504425 \h </w:instrText>
            </w:r>
            <w:r w:rsidR="00DA2982">
              <w:rPr>
                <w:noProof/>
                <w:webHidden/>
              </w:rPr>
            </w:r>
            <w:r w:rsidR="00DA2982">
              <w:rPr>
                <w:noProof/>
                <w:webHidden/>
              </w:rPr>
              <w:fldChar w:fldCharType="separate"/>
            </w:r>
            <w:r w:rsidR="00DA2982">
              <w:rPr>
                <w:noProof/>
                <w:webHidden/>
              </w:rPr>
              <w:t>34</w:t>
            </w:r>
            <w:r w:rsidR="00DA2982">
              <w:rPr>
                <w:noProof/>
                <w:webHidden/>
              </w:rPr>
              <w:fldChar w:fldCharType="end"/>
            </w:r>
          </w:hyperlink>
        </w:p>
        <w:p w14:paraId="08F095BC" w14:textId="76916E2A" w:rsidR="00DA2982" w:rsidRDefault="00433424">
          <w:pPr>
            <w:pStyle w:val="TOC1"/>
            <w:tabs>
              <w:tab w:val="right" w:leader="dot" w:pos="9350"/>
            </w:tabs>
            <w:rPr>
              <w:noProof/>
              <w:sz w:val="22"/>
              <w:szCs w:val="22"/>
            </w:rPr>
          </w:pPr>
          <w:hyperlink w:anchor="_Toc535504426" w:history="1">
            <w:r w:rsidR="00DA2982" w:rsidRPr="004D2F81">
              <w:rPr>
                <w:rStyle w:val="Hyperlink"/>
                <w:noProof/>
              </w:rPr>
              <w:t>Running BEAPP Using a User Input Script</w:t>
            </w:r>
            <w:r w:rsidR="00DA2982">
              <w:rPr>
                <w:noProof/>
                <w:webHidden/>
              </w:rPr>
              <w:tab/>
            </w:r>
            <w:r w:rsidR="00DA2982">
              <w:rPr>
                <w:noProof/>
                <w:webHidden/>
              </w:rPr>
              <w:fldChar w:fldCharType="begin"/>
            </w:r>
            <w:r w:rsidR="00DA2982">
              <w:rPr>
                <w:noProof/>
                <w:webHidden/>
              </w:rPr>
              <w:instrText xml:space="preserve"> PAGEREF _Toc535504426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10AD1515" w14:textId="625EB1B5" w:rsidR="00DA2982" w:rsidRDefault="00433424">
          <w:pPr>
            <w:pStyle w:val="TOC2"/>
            <w:tabs>
              <w:tab w:val="right" w:leader="dot" w:pos="9350"/>
            </w:tabs>
            <w:rPr>
              <w:noProof/>
              <w:sz w:val="22"/>
              <w:szCs w:val="22"/>
            </w:rPr>
          </w:pPr>
          <w:hyperlink w:anchor="_Toc535504427" w:history="1">
            <w:r w:rsidR="00DA2982" w:rsidRPr="004D2F81">
              <w:rPr>
                <w:rStyle w:val="Hyperlink"/>
                <w:noProof/>
              </w:rPr>
              <w:t>Standard User Settings:</w:t>
            </w:r>
            <w:r w:rsidR="00DA2982">
              <w:rPr>
                <w:noProof/>
                <w:webHidden/>
              </w:rPr>
              <w:tab/>
            </w:r>
            <w:r w:rsidR="00DA2982">
              <w:rPr>
                <w:noProof/>
                <w:webHidden/>
              </w:rPr>
              <w:fldChar w:fldCharType="begin"/>
            </w:r>
            <w:r w:rsidR="00DA2982">
              <w:rPr>
                <w:noProof/>
                <w:webHidden/>
              </w:rPr>
              <w:instrText xml:space="preserve"> PAGEREF _Toc535504427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B0E7A8E" w14:textId="126D1DC6" w:rsidR="00DA2982" w:rsidRDefault="00433424">
          <w:pPr>
            <w:pStyle w:val="TOC2"/>
            <w:tabs>
              <w:tab w:val="left" w:pos="660"/>
              <w:tab w:val="right" w:leader="dot" w:pos="9350"/>
            </w:tabs>
            <w:rPr>
              <w:noProof/>
              <w:sz w:val="22"/>
              <w:szCs w:val="22"/>
            </w:rPr>
          </w:pPr>
          <w:hyperlink w:anchor="_Toc535504428" w:history="1">
            <w:r w:rsidR="00DA2982" w:rsidRPr="004D2F81">
              <w:rPr>
                <w:rStyle w:val="Hyperlink"/>
                <w:noProof/>
              </w:rPr>
              <w:t>1.</w:t>
            </w:r>
            <w:r w:rsidR="00DA2982">
              <w:rPr>
                <w:noProof/>
                <w:sz w:val="22"/>
                <w:szCs w:val="22"/>
              </w:rPr>
              <w:tab/>
            </w:r>
            <w:r w:rsidR="00DA2982" w:rsidRPr="004D2F81">
              <w:rPr>
                <w:rStyle w:val="Hyperlink"/>
                <w:noProof/>
              </w:rPr>
              <w:t>General User Inputs (Required for every data run)</w:t>
            </w:r>
            <w:r w:rsidR="00DA2982">
              <w:rPr>
                <w:noProof/>
                <w:webHidden/>
              </w:rPr>
              <w:tab/>
            </w:r>
            <w:r w:rsidR="00DA2982">
              <w:rPr>
                <w:noProof/>
                <w:webHidden/>
              </w:rPr>
              <w:fldChar w:fldCharType="begin"/>
            </w:r>
            <w:r w:rsidR="00DA2982">
              <w:rPr>
                <w:noProof/>
                <w:webHidden/>
              </w:rPr>
              <w:instrText xml:space="preserve"> PAGEREF _Toc535504428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5806EB4" w14:textId="3C56F8F8" w:rsidR="00DA2982" w:rsidRDefault="00433424">
          <w:pPr>
            <w:pStyle w:val="TOC2"/>
            <w:tabs>
              <w:tab w:val="right" w:leader="dot" w:pos="9350"/>
            </w:tabs>
            <w:rPr>
              <w:noProof/>
              <w:sz w:val="22"/>
              <w:szCs w:val="22"/>
            </w:rPr>
          </w:pPr>
          <w:hyperlink w:anchor="_Toc535504429" w:history="1">
            <w:r w:rsidR="00DA2982" w:rsidRPr="004D2F81">
              <w:rPr>
                <w:rStyle w:val="Hyperlink"/>
                <w:noProof/>
              </w:rPr>
              <w:t>2. Module Selection</w:t>
            </w:r>
            <w:r w:rsidR="00DA2982">
              <w:rPr>
                <w:noProof/>
                <w:webHidden/>
              </w:rPr>
              <w:tab/>
            </w:r>
            <w:r w:rsidR="00DA2982">
              <w:rPr>
                <w:noProof/>
                <w:webHidden/>
              </w:rPr>
              <w:fldChar w:fldCharType="begin"/>
            </w:r>
            <w:r w:rsidR="00DA2982">
              <w:rPr>
                <w:noProof/>
                <w:webHidden/>
              </w:rPr>
              <w:instrText xml:space="preserve"> PAGEREF _Toc535504429 \h </w:instrText>
            </w:r>
            <w:r w:rsidR="00DA2982">
              <w:rPr>
                <w:noProof/>
                <w:webHidden/>
              </w:rPr>
            </w:r>
            <w:r w:rsidR="00DA2982">
              <w:rPr>
                <w:noProof/>
                <w:webHidden/>
              </w:rPr>
              <w:fldChar w:fldCharType="separate"/>
            </w:r>
            <w:r w:rsidR="00DA2982">
              <w:rPr>
                <w:noProof/>
                <w:webHidden/>
              </w:rPr>
              <w:t>36</w:t>
            </w:r>
            <w:r w:rsidR="00DA2982">
              <w:rPr>
                <w:noProof/>
                <w:webHidden/>
              </w:rPr>
              <w:fldChar w:fldCharType="end"/>
            </w:r>
          </w:hyperlink>
        </w:p>
        <w:p w14:paraId="3B23D66B" w14:textId="0D9F0048" w:rsidR="00DA2982" w:rsidRDefault="00433424">
          <w:pPr>
            <w:pStyle w:val="TOC2"/>
            <w:tabs>
              <w:tab w:val="right" w:leader="dot" w:pos="9350"/>
            </w:tabs>
            <w:rPr>
              <w:noProof/>
              <w:sz w:val="22"/>
              <w:szCs w:val="22"/>
            </w:rPr>
          </w:pPr>
          <w:hyperlink w:anchor="_Toc535504430" w:history="1">
            <w:r w:rsidR="00DA2982" w:rsidRPr="004D2F81">
              <w:rPr>
                <w:rStyle w:val="Hyperlink"/>
                <w:noProof/>
              </w:rPr>
              <w:t>3. Module Parameters</w:t>
            </w:r>
            <w:r w:rsidR="00DA2982">
              <w:rPr>
                <w:noProof/>
                <w:webHidden/>
              </w:rPr>
              <w:tab/>
            </w:r>
            <w:r w:rsidR="00DA2982">
              <w:rPr>
                <w:noProof/>
                <w:webHidden/>
              </w:rPr>
              <w:fldChar w:fldCharType="begin"/>
            </w:r>
            <w:r w:rsidR="00DA2982">
              <w:rPr>
                <w:noProof/>
                <w:webHidden/>
              </w:rPr>
              <w:instrText xml:space="preserve"> PAGEREF _Toc535504430 \h </w:instrText>
            </w:r>
            <w:r w:rsidR="00DA2982">
              <w:rPr>
                <w:noProof/>
                <w:webHidden/>
              </w:rPr>
            </w:r>
            <w:r w:rsidR="00DA2982">
              <w:rPr>
                <w:noProof/>
                <w:webHidden/>
              </w:rPr>
              <w:fldChar w:fldCharType="separate"/>
            </w:r>
            <w:r w:rsidR="00DA2982">
              <w:rPr>
                <w:noProof/>
                <w:webHidden/>
              </w:rPr>
              <w:t>37</w:t>
            </w:r>
            <w:r w:rsidR="00DA2982">
              <w:rPr>
                <w:noProof/>
                <w:webHidden/>
              </w:rPr>
              <w:fldChar w:fldCharType="end"/>
            </w:r>
          </w:hyperlink>
        </w:p>
        <w:p w14:paraId="68E59758" w14:textId="0328A048" w:rsidR="00DA2982" w:rsidRDefault="00433424">
          <w:pPr>
            <w:pStyle w:val="TOC3"/>
            <w:tabs>
              <w:tab w:val="right" w:leader="dot" w:pos="9350"/>
            </w:tabs>
            <w:rPr>
              <w:noProof/>
              <w:sz w:val="22"/>
              <w:szCs w:val="22"/>
            </w:rPr>
          </w:pPr>
          <w:hyperlink w:anchor="_Toc535504431" w:history="1">
            <w:r w:rsidR="00DA2982" w:rsidRPr="004D2F81">
              <w:rPr>
                <w:rStyle w:val="Hyperlink"/>
                <w:noProof/>
              </w:rPr>
              <w:t>PREP SPECIFICATIONS</w:t>
            </w:r>
            <w:r w:rsidR="00DA2982">
              <w:rPr>
                <w:noProof/>
                <w:webHidden/>
              </w:rPr>
              <w:tab/>
            </w:r>
            <w:r w:rsidR="00DA2982">
              <w:rPr>
                <w:noProof/>
                <w:webHidden/>
              </w:rPr>
              <w:fldChar w:fldCharType="begin"/>
            </w:r>
            <w:r w:rsidR="00DA2982">
              <w:rPr>
                <w:noProof/>
                <w:webHidden/>
              </w:rPr>
              <w:instrText xml:space="preserve"> PAGEREF _Toc535504431 \h </w:instrText>
            </w:r>
            <w:r w:rsidR="00DA2982">
              <w:rPr>
                <w:noProof/>
                <w:webHidden/>
              </w:rPr>
            </w:r>
            <w:r w:rsidR="00DA2982">
              <w:rPr>
                <w:noProof/>
                <w:webHidden/>
              </w:rPr>
              <w:fldChar w:fldCharType="separate"/>
            </w:r>
            <w:r w:rsidR="00DA2982">
              <w:rPr>
                <w:noProof/>
                <w:webHidden/>
              </w:rPr>
              <w:t>43</w:t>
            </w:r>
            <w:r w:rsidR="00DA2982">
              <w:rPr>
                <w:noProof/>
                <w:webHidden/>
              </w:rPr>
              <w:fldChar w:fldCharType="end"/>
            </w:r>
          </w:hyperlink>
        </w:p>
        <w:p w14:paraId="4AEBE7F4" w14:textId="11070991" w:rsidR="00DA2982" w:rsidRDefault="00433424">
          <w:pPr>
            <w:pStyle w:val="TOC3"/>
            <w:tabs>
              <w:tab w:val="right" w:leader="dot" w:pos="9350"/>
            </w:tabs>
            <w:rPr>
              <w:noProof/>
              <w:sz w:val="22"/>
              <w:szCs w:val="22"/>
            </w:rPr>
          </w:pPr>
          <w:hyperlink w:anchor="_Toc535504432" w:history="1">
            <w:r w:rsidR="00DA2982" w:rsidRPr="004D2F81">
              <w:rPr>
                <w:rStyle w:val="Hyperlink"/>
                <w:noProof/>
              </w:rPr>
              <w:t>FILTER SPECIFICATIONS</w:t>
            </w:r>
            <w:r w:rsidR="00DA2982">
              <w:rPr>
                <w:noProof/>
                <w:webHidden/>
              </w:rPr>
              <w:tab/>
            </w:r>
            <w:r w:rsidR="00DA2982">
              <w:rPr>
                <w:noProof/>
                <w:webHidden/>
              </w:rPr>
              <w:fldChar w:fldCharType="begin"/>
            </w:r>
            <w:r w:rsidR="00DA2982">
              <w:rPr>
                <w:noProof/>
                <w:webHidden/>
              </w:rPr>
              <w:instrText xml:space="preserve"> PAGEREF _Toc535504432 \h </w:instrText>
            </w:r>
            <w:r w:rsidR="00DA2982">
              <w:rPr>
                <w:noProof/>
                <w:webHidden/>
              </w:rPr>
            </w:r>
            <w:r w:rsidR="00DA2982">
              <w:rPr>
                <w:noProof/>
                <w:webHidden/>
              </w:rPr>
              <w:fldChar w:fldCharType="separate"/>
            </w:r>
            <w:r w:rsidR="00DA2982">
              <w:rPr>
                <w:noProof/>
                <w:webHidden/>
              </w:rPr>
              <w:t>44</w:t>
            </w:r>
            <w:r w:rsidR="00DA2982">
              <w:rPr>
                <w:noProof/>
                <w:webHidden/>
              </w:rPr>
              <w:fldChar w:fldCharType="end"/>
            </w:r>
          </w:hyperlink>
        </w:p>
        <w:p w14:paraId="572E6570" w14:textId="27096DCA" w:rsidR="00DA2982" w:rsidRDefault="00433424">
          <w:pPr>
            <w:pStyle w:val="TOC3"/>
            <w:tabs>
              <w:tab w:val="right" w:leader="dot" w:pos="9350"/>
            </w:tabs>
            <w:rPr>
              <w:noProof/>
              <w:sz w:val="22"/>
              <w:szCs w:val="22"/>
            </w:rPr>
          </w:pPr>
          <w:hyperlink w:anchor="_Toc535504433" w:history="1">
            <w:r w:rsidR="00DA2982" w:rsidRPr="004D2F81">
              <w:rPr>
                <w:rStyle w:val="Hyperlink"/>
                <w:noProof/>
              </w:rPr>
              <w:t>RESAMPLING SPECIFICATIONS</w:t>
            </w:r>
            <w:r w:rsidR="00DA2982">
              <w:rPr>
                <w:noProof/>
                <w:webHidden/>
              </w:rPr>
              <w:tab/>
            </w:r>
            <w:r w:rsidR="00DA2982">
              <w:rPr>
                <w:noProof/>
                <w:webHidden/>
              </w:rPr>
              <w:fldChar w:fldCharType="begin"/>
            </w:r>
            <w:r w:rsidR="00DA2982">
              <w:rPr>
                <w:noProof/>
                <w:webHidden/>
              </w:rPr>
              <w:instrText xml:space="preserve"> PAGEREF _Toc535504433 \h </w:instrText>
            </w:r>
            <w:r w:rsidR="00DA2982">
              <w:rPr>
                <w:noProof/>
                <w:webHidden/>
              </w:rPr>
            </w:r>
            <w:r w:rsidR="00DA2982">
              <w:rPr>
                <w:noProof/>
                <w:webHidden/>
              </w:rPr>
              <w:fldChar w:fldCharType="separate"/>
            </w:r>
            <w:r w:rsidR="00DA2982">
              <w:rPr>
                <w:noProof/>
                <w:webHidden/>
              </w:rPr>
              <w:t>46</w:t>
            </w:r>
            <w:r w:rsidR="00DA2982">
              <w:rPr>
                <w:noProof/>
                <w:webHidden/>
              </w:rPr>
              <w:fldChar w:fldCharType="end"/>
            </w:r>
          </w:hyperlink>
        </w:p>
        <w:p w14:paraId="29F665D0" w14:textId="192765AF" w:rsidR="00DA2982" w:rsidRDefault="00433424">
          <w:pPr>
            <w:pStyle w:val="TOC3"/>
            <w:tabs>
              <w:tab w:val="right" w:leader="dot" w:pos="9350"/>
            </w:tabs>
            <w:rPr>
              <w:noProof/>
              <w:sz w:val="22"/>
              <w:szCs w:val="22"/>
            </w:rPr>
          </w:pPr>
          <w:hyperlink w:anchor="_Toc535504434" w:history="1">
            <w:r w:rsidR="00DA2982" w:rsidRPr="004D2F81">
              <w:rPr>
                <w:rStyle w:val="Hyperlink"/>
                <w:noProof/>
              </w:rPr>
              <w:t>ICA/HAPPE SPECIFICATIONS</w:t>
            </w:r>
            <w:r w:rsidR="00DA2982">
              <w:rPr>
                <w:noProof/>
                <w:webHidden/>
              </w:rPr>
              <w:tab/>
            </w:r>
            <w:r w:rsidR="00DA2982">
              <w:rPr>
                <w:noProof/>
                <w:webHidden/>
              </w:rPr>
              <w:fldChar w:fldCharType="begin"/>
            </w:r>
            <w:r w:rsidR="00DA2982">
              <w:rPr>
                <w:noProof/>
                <w:webHidden/>
              </w:rPr>
              <w:instrText xml:space="preserve"> PAGEREF _Toc535504434 \h </w:instrText>
            </w:r>
            <w:r w:rsidR="00DA2982">
              <w:rPr>
                <w:noProof/>
                <w:webHidden/>
              </w:rPr>
            </w:r>
            <w:r w:rsidR="00DA2982">
              <w:rPr>
                <w:noProof/>
                <w:webHidden/>
              </w:rPr>
              <w:fldChar w:fldCharType="separate"/>
            </w:r>
            <w:r w:rsidR="00DA2982">
              <w:rPr>
                <w:noProof/>
                <w:webHidden/>
              </w:rPr>
              <w:t>47</w:t>
            </w:r>
            <w:r w:rsidR="00DA2982">
              <w:rPr>
                <w:noProof/>
                <w:webHidden/>
              </w:rPr>
              <w:fldChar w:fldCharType="end"/>
            </w:r>
          </w:hyperlink>
        </w:p>
        <w:p w14:paraId="6CAC9428" w14:textId="0D93F5C9" w:rsidR="00DA2982" w:rsidRDefault="00433424">
          <w:pPr>
            <w:pStyle w:val="TOC3"/>
            <w:tabs>
              <w:tab w:val="right" w:leader="dot" w:pos="9350"/>
            </w:tabs>
            <w:rPr>
              <w:noProof/>
              <w:sz w:val="22"/>
              <w:szCs w:val="22"/>
            </w:rPr>
          </w:pPr>
          <w:hyperlink w:anchor="_Toc535504435" w:history="1">
            <w:r w:rsidR="00DA2982" w:rsidRPr="004D2F81">
              <w:rPr>
                <w:rStyle w:val="Hyperlink"/>
                <w:noProof/>
              </w:rPr>
              <w:t>REREFERENCING SPECIFICATIONS</w:t>
            </w:r>
            <w:r w:rsidR="00DA2982">
              <w:rPr>
                <w:noProof/>
                <w:webHidden/>
              </w:rPr>
              <w:tab/>
            </w:r>
            <w:r w:rsidR="00DA2982">
              <w:rPr>
                <w:noProof/>
                <w:webHidden/>
              </w:rPr>
              <w:fldChar w:fldCharType="begin"/>
            </w:r>
            <w:r w:rsidR="00DA2982">
              <w:rPr>
                <w:noProof/>
                <w:webHidden/>
              </w:rPr>
              <w:instrText xml:space="preserve"> PAGEREF _Toc535504435 \h </w:instrText>
            </w:r>
            <w:r w:rsidR="00DA2982">
              <w:rPr>
                <w:noProof/>
                <w:webHidden/>
              </w:rPr>
            </w:r>
            <w:r w:rsidR="00DA2982">
              <w:rPr>
                <w:noProof/>
                <w:webHidden/>
              </w:rPr>
              <w:fldChar w:fldCharType="separate"/>
            </w:r>
            <w:r w:rsidR="00DA2982">
              <w:rPr>
                <w:noProof/>
                <w:webHidden/>
              </w:rPr>
              <w:t>50</w:t>
            </w:r>
            <w:r w:rsidR="00DA2982">
              <w:rPr>
                <w:noProof/>
                <w:webHidden/>
              </w:rPr>
              <w:fldChar w:fldCharType="end"/>
            </w:r>
          </w:hyperlink>
        </w:p>
        <w:p w14:paraId="33BCBA31" w14:textId="1DE1EB89" w:rsidR="00DA2982" w:rsidRDefault="00433424">
          <w:pPr>
            <w:pStyle w:val="TOC3"/>
            <w:tabs>
              <w:tab w:val="right" w:leader="dot" w:pos="9350"/>
            </w:tabs>
            <w:rPr>
              <w:noProof/>
              <w:sz w:val="22"/>
              <w:szCs w:val="22"/>
            </w:rPr>
          </w:pPr>
          <w:hyperlink w:anchor="_Toc535504436" w:history="1">
            <w:r w:rsidR="00DA2982" w:rsidRPr="004D2F81">
              <w:rPr>
                <w:rStyle w:val="Hyperlink"/>
                <w:noProof/>
              </w:rPr>
              <w:t>DETRENDING SPECIFICATIONS</w:t>
            </w:r>
            <w:r w:rsidR="00DA2982">
              <w:rPr>
                <w:noProof/>
                <w:webHidden/>
              </w:rPr>
              <w:tab/>
            </w:r>
            <w:r w:rsidR="00DA2982">
              <w:rPr>
                <w:noProof/>
                <w:webHidden/>
              </w:rPr>
              <w:fldChar w:fldCharType="begin"/>
            </w:r>
            <w:r w:rsidR="00DA2982">
              <w:rPr>
                <w:noProof/>
                <w:webHidden/>
              </w:rPr>
              <w:instrText xml:space="preserve"> PAGEREF _Toc535504436 \h </w:instrText>
            </w:r>
            <w:r w:rsidR="00DA2982">
              <w:rPr>
                <w:noProof/>
                <w:webHidden/>
              </w:rPr>
            </w:r>
            <w:r w:rsidR="00DA2982">
              <w:rPr>
                <w:noProof/>
                <w:webHidden/>
              </w:rPr>
              <w:fldChar w:fldCharType="separate"/>
            </w:r>
            <w:r w:rsidR="00DA2982">
              <w:rPr>
                <w:noProof/>
                <w:webHidden/>
              </w:rPr>
              <w:t>51</w:t>
            </w:r>
            <w:r w:rsidR="00DA2982">
              <w:rPr>
                <w:noProof/>
                <w:webHidden/>
              </w:rPr>
              <w:fldChar w:fldCharType="end"/>
            </w:r>
          </w:hyperlink>
        </w:p>
        <w:p w14:paraId="6A3FC6C9" w14:textId="5FAF3E0C" w:rsidR="00DA2982" w:rsidRDefault="00433424">
          <w:pPr>
            <w:pStyle w:val="TOC3"/>
            <w:tabs>
              <w:tab w:val="right" w:leader="dot" w:pos="9350"/>
            </w:tabs>
            <w:rPr>
              <w:noProof/>
              <w:sz w:val="22"/>
              <w:szCs w:val="22"/>
            </w:rPr>
          </w:pPr>
          <w:hyperlink w:anchor="_Toc535504437" w:history="1">
            <w:r w:rsidR="00DA2982" w:rsidRPr="004D2F81">
              <w:rPr>
                <w:rStyle w:val="Hyperlink"/>
                <w:noProof/>
              </w:rPr>
              <w:t>SEGMENTING SPECIFICATIONS</w:t>
            </w:r>
            <w:r w:rsidR="00DA2982">
              <w:rPr>
                <w:noProof/>
                <w:webHidden/>
              </w:rPr>
              <w:tab/>
            </w:r>
            <w:r w:rsidR="00DA2982">
              <w:rPr>
                <w:noProof/>
                <w:webHidden/>
              </w:rPr>
              <w:fldChar w:fldCharType="begin"/>
            </w:r>
            <w:r w:rsidR="00DA2982">
              <w:rPr>
                <w:noProof/>
                <w:webHidden/>
              </w:rPr>
              <w:instrText xml:space="preserve"> PAGEREF _Toc535504437 \h </w:instrText>
            </w:r>
            <w:r w:rsidR="00DA2982">
              <w:rPr>
                <w:noProof/>
                <w:webHidden/>
              </w:rPr>
            </w:r>
            <w:r w:rsidR="00DA2982">
              <w:rPr>
                <w:noProof/>
                <w:webHidden/>
              </w:rPr>
              <w:fldChar w:fldCharType="separate"/>
            </w:r>
            <w:r w:rsidR="00DA2982">
              <w:rPr>
                <w:noProof/>
                <w:webHidden/>
              </w:rPr>
              <w:t>53</w:t>
            </w:r>
            <w:r w:rsidR="00DA2982">
              <w:rPr>
                <w:noProof/>
                <w:webHidden/>
              </w:rPr>
              <w:fldChar w:fldCharType="end"/>
            </w:r>
          </w:hyperlink>
        </w:p>
        <w:p w14:paraId="2BB9F6D2" w14:textId="12CE484B" w:rsidR="00DA2982" w:rsidRDefault="00433424">
          <w:pPr>
            <w:pStyle w:val="TOC3"/>
            <w:tabs>
              <w:tab w:val="right" w:leader="dot" w:pos="9350"/>
            </w:tabs>
            <w:rPr>
              <w:noProof/>
              <w:sz w:val="22"/>
              <w:szCs w:val="22"/>
            </w:rPr>
          </w:pPr>
          <w:hyperlink w:anchor="_Toc535504438" w:history="1">
            <w:r w:rsidR="00DA2982" w:rsidRPr="004D2F81">
              <w:rPr>
                <w:rStyle w:val="Hyperlink"/>
                <w:noProof/>
              </w:rPr>
              <w:t>OUTPUT MODULE SPECIFICATIONS</w:t>
            </w:r>
            <w:r w:rsidR="00DA2982">
              <w:rPr>
                <w:noProof/>
                <w:webHidden/>
              </w:rPr>
              <w:tab/>
            </w:r>
            <w:r w:rsidR="00DA2982">
              <w:rPr>
                <w:noProof/>
                <w:webHidden/>
              </w:rPr>
              <w:fldChar w:fldCharType="begin"/>
            </w:r>
            <w:r w:rsidR="00DA2982">
              <w:rPr>
                <w:noProof/>
                <w:webHidden/>
              </w:rPr>
              <w:instrText xml:space="preserve"> PAGEREF _Toc535504438 \h </w:instrText>
            </w:r>
            <w:r w:rsidR="00DA2982">
              <w:rPr>
                <w:noProof/>
                <w:webHidden/>
              </w:rPr>
            </w:r>
            <w:r w:rsidR="00DA2982">
              <w:rPr>
                <w:noProof/>
                <w:webHidden/>
              </w:rPr>
              <w:fldChar w:fldCharType="separate"/>
            </w:r>
            <w:r w:rsidR="00DA2982">
              <w:rPr>
                <w:noProof/>
                <w:webHidden/>
              </w:rPr>
              <w:t>56</w:t>
            </w:r>
            <w:r w:rsidR="00DA2982">
              <w:rPr>
                <w:noProof/>
                <w:webHidden/>
              </w:rPr>
              <w:fldChar w:fldCharType="end"/>
            </w:r>
          </w:hyperlink>
        </w:p>
        <w:p w14:paraId="183E9C0D" w14:textId="2BBB268E" w:rsidR="00DA2982" w:rsidRDefault="00433424">
          <w:pPr>
            <w:pStyle w:val="TOC3"/>
            <w:tabs>
              <w:tab w:val="right" w:leader="dot" w:pos="9350"/>
            </w:tabs>
            <w:rPr>
              <w:noProof/>
              <w:sz w:val="22"/>
              <w:szCs w:val="22"/>
            </w:rPr>
          </w:pPr>
          <w:hyperlink w:anchor="_Toc535504439" w:history="1">
            <w:r w:rsidR="00DA2982" w:rsidRPr="004D2F81">
              <w:rPr>
                <w:rStyle w:val="Hyperlink"/>
                <w:noProof/>
              </w:rPr>
              <w:t>SPECIFIC OUTPUT MODULES:</w:t>
            </w:r>
            <w:r w:rsidR="00DA2982">
              <w:rPr>
                <w:noProof/>
                <w:webHidden/>
              </w:rPr>
              <w:tab/>
            </w:r>
            <w:r w:rsidR="00DA2982">
              <w:rPr>
                <w:noProof/>
                <w:webHidden/>
              </w:rPr>
              <w:fldChar w:fldCharType="begin"/>
            </w:r>
            <w:r w:rsidR="00DA2982">
              <w:rPr>
                <w:noProof/>
                <w:webHidden/>
              </w:rPr>
              <w:instrText xml:space="preserve"> PAGEREF _Toc535504439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34F55652" w14:textId="4EBB5828" w:rsidR="00DA2982" w:rsidRDefault="00433424">
          <w:pPr>
            <w:pStyle w:val="TOC3"/>
            <w:tabs>
              <w:tab w:val="right" w:leader="dot" w:pos="9350"/>
            </w:tabs>
            <w:rPr>
              <w:noProof/>
              <w:sz w:val="22"/>
              <w:szCs w:val="22"/>
            </w:rPr>
          </w:pPr>
          <w:hyperlink w:anchor="_Toc535504440" w:history="1">
            <w:r w:rsidR="00DA2982" w:rsidRPr="004D2F81">
              <w:rPr>
                <w:rStyle w:val="Hyperlink"/>
                <w:noProof/>
              </w:rPr>
              <w:t>POWER SPECTRUM SPECIFICATIONS:</w:t>
            </w:r>
            <w:r w:rsidR="00DA2982">
              <w:rPr>
                <w:noProof/>
                <w:webHidden/>
              </w:rPr>
              <w:tab/>
            </w:r>
            <w:r w:rsidR="00DA2982">
              <w:rPr>
                <w:noProof/>
                <w:webHidden/>
              </w:rPr>
              <w:fldChar w:fldCharType="begin"/>
            </w:r>
            <w:r w:rsidR="00DA2982">
              <w:rPr>
                <w:noProof/>
                <w:webHidden/>
              </w:rPr>
              <w:instrText xml:space="preserve"> PAGEREF _Toc535504440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42FD5916" w14:textId="3EE4E1D5" w:rsidR="00DA2982" w:rsidRDefault="00433424">
          <w:pPr>
            <w:pStyle w:val="TOC3"/>
            <w:tabs>
              <w:tab w:val="right" w:leader="dot" w:pos="9350"/>
            </w:tabs>
            <w:rPr>
              <w:noProof/>
              <w:sz w:val="22"/>
              <w:szCs w:val="22"/>
            </w:rPr>
          </w:pPr>
          <w:hyperlink w:anchor="_Toc535504441" w:history="1">
            <w:r w:rsidR="00DA2982" w:rsidRPr="004D2F81">
              <w:rPr>
                <w:rStyle w:val="Hyperlink"/>
                <w:noProof/>
              </w:rPr>
              <w:t>INTER-TRIAL PHASE COHERENCE:</w:t>
            </w:r>
            <w:r w:rsidR="00DA2982">
              <w:rPr>
                <w:noProof/>
                <w:webHidden/>
              </w:rPr>
              <w:tab/>
            </w:r>
            <w:r w:rsidR="00DA2982">
              <w:rPr>
                <w:noProof/>
                <w:webHidden/>
              </w:rPr>
              <w:fldChar w:fldCharType="begin"/>
            </w:r>
            <w:r w:rsidR="00DA2982">
              <w:rPr>
                <w:noProof/>
                <w:webHidden/>
              </w:rPr>
              <w:instrText xml:space="preserve"> PAGEREF _Toc535504441 \h </w:instrText>
            </w:r>
            <w:r w:rsidR="00DA2982">
              <w:rPr>
                <w:noProof/>
                <w:webHidden/>
              </w:rPr>
            </w:r>
            <w:r w:rsidR="00DA2982">
              <w:rPr>
                <w:noProof/>
                <w:webHidden/>
              </w:rPr>
              <w:fldChar w:fldCharType="separate"/>
            </w:r>
            <w:r w:rsidR="00DA2982">
              <w:rPr>
                <w:noProof/>
                <w:webHidden/>
              </w:rPr>
              <w:t>58</w:t>
            </w:r>
            <w:r w:rsidR="00DA2982">
              <w:rPr>
                <w:noProof/>
                <w:webHidden/>
              </w:rPr>
              <w:fldChar w:fldCharType="end"/>
            </w:r>
          </w:hyperlink>
        </w:p>
        <w:p w14:paraId="0C4F7DE8" w14:textId="2C583751" w:rsidR="00DA2982" w:rsidRDefault="00433424">
          <w:pPr>
            <w:pStyle w:val="TOC3"/>
            <w:tabs>
              <w:tab w:val="right" w:leader="dot" w:pos="9350"/>
            </w:tabs>
            <w:rPr>
              <w:noProof/>
              <w:sz w:val="22"/>
              <w:szCs w:val="22"/>
            </w:rPr>
          </w:pPr>
          <w:hyperlink w:anchor="_Toc535504442" w:history="1">
            <w:r w:rsidR="00DA2982" w:rsidRPr="004D2F81">
              <w:rPr>
                <w:rStyle w:val="Hyperlink"/>
                <w:noProof/>
              </w:rPr>
              <w:t>FOOOF SPECIFICATIONS</w:t>
            </w:r>
            <w:r w:rsidR="00DA2982">
              <w:rPr>
                <w:noProof/>
                <w:webHidden/>
              </w:rPr>
              <w:tab/>
            </w:r>
            <w:r w:rsidR="00DA2982">
              <w:rPr>
                <w:noProof/>
                <w:webHidden/>
              </w:rPr>
              <w:fldChar w:fldCharType="begin"/>
            </w:r>
            <w:r w:rsidR="00DA2982">
              <w:rPr>
                <w:noProof/>
                <w:webHidden/>
              </w:rPr>
              <w:instrText xml:space="preserve"> PAGEREF _Toc535504442 \h </w:instrText>
            </w:r>
            <w:r w:rsidR="00DA2982">
              <w:rPr>
                <w:noProof/>
                <w:webHidden/>
              </w:rPr>
            </w:r>
            <w:r w:rsidR="00DA2982">
              <w:rPr>
                <w:noProof/>
                <w:webHidden/>
              </w:rPr>
              <w:fldChar w:fldCharType="separate"/>
            </w:r>
            <w:r w:rsidR="00DA2982">
              <w:rPr>
                <w:noProof/>
                <w:webHidden/>
              </w:rPr>
              <w:t>59</w:t>
            </w:r>
            <w:r w:rsidR="00DA2982">
              <w:rPr>
                <w:noProof/>
                <w:webHidden/>
              </w:rPr>
              <w:fldChar w:fldCharType="end"/>
            </w:r>
          </w:hyperlink>
        </w:p>
        <w:p w14:paraId="609DE9BF" w14:textId="416E1BE9" w:rsidR="00DA2982" w:rsidRDefault="00433424">
          <w:pPr>
            <w:pStyle w:val="TOC3"/>
            <w:tabs>
              <w:tab w:val="right" w:leader="dot" w:pos="9350"/>
            </w:tabs>
            <w:rPr>
              <w:noProof/>
              <w:sz w:val="22"/>
              <w:szCs w:val="22"/>
            </w:rPr>
          </w:pPr>
          <w:hyperlink w:anchor="_Toc535504443" w:history="1">
            <w:r w:rsidR="00DA2982" w:rsidRPr="004D2F81">
              <w:rPr>
                <w:rStyle w:val="Hyperlink"/>
                <w:noProof/>
              </w:rPr>
              <w:t>PHASE-AMPLITUDE COUPLING SPECIFICATIONS</w:t>
            </w:r>
            <w:r w:rsidR="00DA2982">
              <w:rPr>
                <w:noProof/>
                <w:webHidden/>
              </w:rPr>
              <w:tab/>
            </w:r>
            <w:r w:rsidR="00DA2982">
              <w:rPr>
                <w:noProof/>
                <w:webHidden/>
              </w:rPr>
              <w:fldChar w:fldCharType="begin"/>
            </w:r>
            <w:r w:rsidR="00DA2982">
              <w:rPr>
                <w:noProof/>
                <w:webHidden/>
              </w:rPr>
              <w:instrText xml:space="preserve"> PAGEREF _Toc535504443 \h </w:instrText>
            </w:r>
            <w:r w:rsidR="00DA2982">
              <w:rPr>
                <w:noProof/>
                <w:webHidden/>
              </w:rPr>
            </w:r>
            <w:r w:rsidR="00DA2982">
              <w:rPr>
                <w:noProof/>
                <w:webHidden/>
              </w:rPr>
              <w:fldChar w:fldCharType="separate"/>
            </w:r>
            <w:r w:rsidR="00DA2982">
              <w:rPr>
                <w:noProof/>
                <w:webHidden/>
              </w:rPr>
              <w:t>61</w:t>
            </w:r>
            <w:r w:rsidR="00DA2982">
              <w:rPr>
                <w:noProof/>
                <w:webHidden/>
              </w:rPr>
              <w:fldChar w:fldCharType="end"/>
            </w:r>
          </w:hyperlink>
        </w:p>
        <w:p w14:paraId="251D34A2" w14:textId="070D0C9B" w:rsidR="00DA2982" w:rsidRDefault="00433424">
          <w:pPr>
            <w:pStyle w:val="TOC2"/>
            <w:tabs>
              <w:tab w:val="right" w:leader="dot" w:pos="9350"/>
            </w:tabs>
            <w:rPr>
              <w:noProof/>
              <w:sz w:val="22"/>
              <w:szCs w:val="22"/>
            </w:rPr>
          </w:pPr>
          <w:hyperlink w:anchor="_Toc535504444" w:history="1">
            <w:r w:rsidR="00DA2982" w:rsidRPr="004D2F81">
              <w:rPr>
                <w:rStyle w:val="Hyperlink"/>
                <w:noProof/>
              </w:rPr>
              <w:t>Advanced User Settings:</w:t>
            </w:r>
            <w:r w:rsidR="00DA2982">
              <w:rPr>
                <w:noProof/>
                <w:webHidden/>
              </w:rPr>
              <w:tab/>
            </w:r>
            <w:r w:rsidR="00DA2982">
              <w:rPr>
                <w:noProof/>
                <w:webHidden/>
              </w:rPr>
              <w:fldChar w:fldCharType="begin"/>
            </w:r>
            <w:r w:rsidR="00DA2982">
              <w:rPr>
                <w:noProof/>
                <w:webHidden/>
              </w:rPr>
              <w:instrText xml:space="preserve"> PAGEREF _Toc535504444 \h </w:instrText>
            </w:r>
            <w:r w:rsidR="00DA2982">
              <w:rPr>
                <w:noProof/>
                <w:webHidden/>
              </w:rPr>
            </w:r>
            <w:r w:rsidR="00DA2982">
              <w:rPr>
                <w:noProof/>
                <w:webHidden/>
              </w:rPr>
              <w:fldChar w:fldCharType="separate"/>
            </w:r>
            <w:r w:rsidR="00DA2982">
              <w:rPr>
                <w:noProof/>
                <w:webHidden/>
              </w:rPr>
              <w:t>64</w:t>
            </w:r>
            <w:r w:rsidR="00DA2982">
              <w:rPr>
                <w:noProof/>
                <w:webHidden/>
              </w:rPr>
              <w:fldChar w:fldCharType="end"/>
            </w:r>
          </w:hyperlink>
        </w:p>
        <w:p w14:paraId="6C78E212" w14:textId="312E9AEA" w:rsidR="00DA2982" w:rsidRDefault="00433424">
          <w:pPr>
            <w:pStyle w:val="TOC1"/>
            <w:tabs>
              <w:tab w:val="right" w:leader="dot" w:pos="9350"/>
            </w:tabs>
            <w:rPr>
              <w:noProof/>
              <w:sz w:val="22"/>
              <w:szCs w:val="22"/>
            </w:rPr>
          </w:pPr>
          <w:hyperlink w:anchor="_Toc535504445" w:history="1">
            <w:r w:rsidR="00DA2982" w:rsidRPr="004D2F81">
              <w:rPr>
                <w:rStyle w:val="Hyperlink"/>
                <w:noProof/>
              </w:rPr>
              <w:t>Rerunning BEAPP modules</w:t>
            </w:r>
            <w:r w:rsidR="00DA2982">
              <w:rPr>
                <w:noProof/>
                <w:webHidden/>
              </w:rPr>
              <w:tab/>
            </w:r>
            <w:r w:rsidR="00DA2982">
              <w:rPr>
                <w:noProof/>
                <w:webHidden/>
              </w:rPr>
              <w:fldChar w:fldCharType="begin"/>
            </w:r>
            <w:r w:rsidR="00DA2982">
              <w:rPr>
                <w:noProof/>
                <w:webHidden/>
              </w:rPr>
              <w:instrText xml:space="preserve"> PAGEREF _Toc535504445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7485C7B8" w14:textId="5D51C952" w:rsidR="00DA2982" w:rsidRDefault="00433424">
          <w:pPr>
            <w:pStyle w:val="TOC1"/>
            <w:tabs>
              <w:tab w:val="right" w:leader="dot" w:pos="9350"/>
            </w:tabs>
            <w:rPr>
              <w:noProof/>
              <w:sz w:val="22"/>
              <w:szCs w:val="22"/>
            </w:rPr>
          </w:pPr>
          <w:hyperlink w:anchor="_Toc535504446" w:history="1">
            <w:r w:rsidR="00DA2982" w:rsidRPr="004D2F81">
              <w:rPr>
                <w:rStyle w:val="Hyperlink"/>
                <w:noProof/>
              </w:rPr>
              <w:t>Saving/Reusing User Input Templates or File Information Tables</w:t>
            </w:r>
            <w:r w:rsidR="00DA2982">
              <w:rPr>
                <w:noProof/>
                <w:webHidden/>
              </w:rPr>
              <w:tab/>
            </w:r>
            <w:r w:rsidR="00DA2982">
              <w:rPr>
                <w:noProof/>
                <w:webHidden/>
              </w:rPr>
              <w:fldChar w:fldCharType="begin"/>
            </w:r>
            <w:r w:rsidR="00DA2982">
              <w:rPr>
                <w:noProof/>
                <w:webHidden/>
              </w:rPr>
              <w:instrText xml:space="preserve"> PAGEREF _Toc535504446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4B4BCF5C" w14:textId="1C4219FE" w:rsidR="00DA2982" w:rsidRDefault="00433424">
          <w:pPr>
            <w:pStyle w:val="TOC1"/>
            <w:tabs>
              <w:tab w:val="right" w:leader="dot" w:pos="9350"/>
            </w:tabs>
            <w:rPr>
              <w:noProof/>
              <w:sz w:val="22"/>
              <w:szCs w:val="22"/>
            </w:rPr>
          </w:pPr>
          <w:hyperlink w:anchor="_Toc535504447" w:history="1">
            <w:r w:rsidR="00DA2982" w:rsidRPr="004D2F81">
              <w:rPr>
                <w:rStyle w:val="Hyperlink"/>
                <w:noProof/>
              </w:rPr>
              <w:t>Using Templates and Saved Tables</w:t>
            </w:r>
            <w:r w:rsidR="00DA2982">
              <w:rPr>
                <w:noProof/>
                <w:webHidden/>
              </w:rPr>
              <w:tab/>
            </w:r>
            <w:r w:rsidR="00DA2982">
              <w:rPr>
                <w:noProof/>
                <w:webHidden/>
              </w:rPr>
              <w:fldChar w:fldCharType="begin"/>
            </w:r>
            <w:r w:rsidR="00DA2982">
              <w:rPr>
                <w:noProof/>
                <w:webHidden/>
              </w:rPr>
              <w:instrText xml:space="preserve"> PAGEREF _Toc535504447 \h </w:instrText>
            </w:r>
            <w:r w:rsidR="00DA2982">
              <w:rPr>
                <w:noProof/>
                <w:webHidden/>
              </w:rPr>
            </w:r>
            <w:r w:rsidR="00DA2982">
              <w:rPr>
                <w:noProof/>
                <w:webHidden/>
              </w:rPr>
              <w:fldChar w:fldCharType="separate"/>
            </w:r>
            <w:r w:rsidR="00DA2982">
              <w:rPr>
                <w:noProof/>
                <w:webHidden/>
              </w:rPr>
              <w:t>69</w:t>
            </w:r>
            <w:r w:rsidR="00DA2982">
              <w:rPr>
                <w:noProof/>
                <w:webHidden/>
              </w:rPr>
              <w:fldChar w:fldCharType="end"/>
            </w:r>
          </w:hyperlink>
        </w:p>
        <w:p w14:paraId="365EDD74" w14:textId="46F57B78" w:rsidR="00DA2982" w:rsidRDefault="00433424">
          <w:pPr>
            <w:pStyle w:val="TOC1"/>
            <w:tabs>
              <w:tab w:val="right" w:leader="dot" w:pos="9350"/>
            </w:tabs>
            <w:rPr>
              <w:noProof/>
              <w:sz w:val="22"/>
              <w:szCs w:val="22"/>
            </w:rPr>
          </w:pPr>
          <w:hyperlink w:anchor="_Toc535504448" w:history="1">
            <w:r w:rsidR="00DA2982" w:rsidRPr="004D2F81">
              <w:rPr>
                <w:rStyle w:val="Hyperlink"/>
                <w:noProof/>
              </w:rPr>
              <w:t>Running BEAPP with Different Source File Formats</w:t>
            </w:r>
            <w:r w:rsidR="00DA2982">
              <w:rPr>
                <w:noProof/>
                <w:webHidden/>
              </w:rPr>
              <w:tab/>
            </w:r>
            <w:r w:rsidR="00DA2982">
              <w:rPr>
                <w:noProof/>
                <w:webHidden/>
              </w:rPr>
              <w:fldChar w:fldCharType="begin"/>
            </w:r>
            <w:r w:rsidR="00DA2982">
              <w:rPr>
                <w:noProof/>
                <w:webHidden/>
              </w:rPr>
              <w:instrText xml:space="preserve"> PAGEREF _Toc535504448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0628D98" w14:textId="12D9847F" w:rsidR="00DA2982" w:rsidRDefault="00433424">
          <w:pPr>
            <w:pStyle w:val="TOC3"/>
            <w:tabs>
              <w:tab w:val="right" w:leader="dot" w:pos="9350"/>
            </w:tabs>
            <w:rPr>
              <w:noProof/>
              <w:sz w:val="22"/>
              <w:szCs w:val="22"/>
            </w:rPr>
          </w:pPr>
          <w:hyperlink w:anchor="_Toc535504449" w:history="1">
            <w:r w:rsidR="00DA2982" w:rsidRPr="004D2F81">
              <w:rPr>
                <w:rStyle w:val="Hyperlink"/>
                <w:noProof/>
              </w:rPr>
              <w:t>Unsegmented MFF (EGI) Files (Baseline or Event Related, 1 or More NetStation Epochs)</w:t>
            </w:r>
            <w:r w:rsidR="00DA2982">
              <w:rPr>
                <w:noProof/>
                <w:webHidden/>
              </w:rPr>
              <w:tab/>
            </w:r>
            <w:r w:rsidR="00DA2982">
              <w:rPr>
                <w:noProof/>
                <w:webHidden/>
              </w:rPr>
              <w:fldChar w:fldCharType="begin"/>
            </w:r>
            <w:r w:rsidR="00DA2982">
              <w:rPr>
                <w:noProof/>
                <w:webHidden/>
              </w:rPr>
              <w:instrText xml:space="preserve"> PAGEREF _Toc535504449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0FDEF3FC" w14:textId="3AD05A80" w:rsidR="00DA2982" w:rsidRDefault="00433424">
          <w:pPr>
            <w:pStyle w:val="TOC3"/>
            <w:tabs>
              <w:tab w:val="right" w:leader="dot" w:pos="9350"/>
            </w:tabs>
            <w:rPr>
              <w:noProof/>
              <w:sz w:val="22"/>
              <w:szCs w:val="22"/>
            </w:rPr>
          </w:pPr>
          <w:hyperlink w:anchor="_Toc535504450" w:history="1">
            <w:r w:rsidR="00DA2982" w:rsidRPr="004D2F81">
              <w:rPr>
                <w:rStyle w:val="Hyperlink"/>
                <w:noProof/>
              </w:rPr>
              <w:t>Segmented MFF (EGI) Files (Baseline or Event Related)</w:t>
            </w:r>
            <w:r w:rsidR="00DA2982">
              <w:rPr>
                <w:noProof/>
                <w:webHidden/>
              </w:rPr>
              <w:tab/>
            </w:r>
            <w:r w:rsidR="00DA2982">
              <w:rPr>
                <w:noProof/>
                <w:webHidden/>
              </w:rPr>
              <w:fldChar w:fldCharType="begin"/>
            </w:r>
            <w:r w:rsidR="00DA2982">
              <w:rPr>
                <w:noProof/>
                <w:webHidden/>
              </w:rPr>
              <w:instrText xml:space="preserve"> PAGEREF _Toc535504450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742D672" w14:textId="00B93AE6" w:rsidR="00DA2982" w:rsidRDefault="00433424">
          <w:pPr>
            <w:pStyle w:val="TOC3"/>
            <w:tabs>
              <w:tab w:val="right" w:leader="dot" w:pos="9350"/>
            </w:tabs>
            <w:rPr>
              <w:noProof/>
              <w:sz w:val="22"/>
              <w:szCs w:val="22"/>
            </w:rPr>
          </w:pPr>
          <w:hyperlink w:anchor="_Toc535504451" w:history="1">
            <w:r w:rsidR="00DA2982" w:rsidRPr="004D2F81">
              <w:rPr>
                <w:rStyle w:val="Hyperlink"/>
                <w:noProof/>
                <w:lang w:val="fr-FR"/>
              </w:rPr>
              <w:t>.Mat exports (from EGI, Biosemi, ANT, etc.)</w:t>
            </w:r>
            <w:r w:rsidR="00DA2982">
              <w:rPr>
                <w:noProof/>
                <w:webHidden/>
              </w:rPr>
              <w:tab/>
            </w:r>
            <w:r w:rsidR="00DA2982">
              <w:rPr>
                <w:noProof/>
                <w:webHidden/>
              </w:rPr>
              <w:fldChar w:fldCharType="begin"/>
            </w:r>
            <w:r w:rsidR="00DA2982">
              <w:rPr>
                <w:noProof/>
                <w:webHidden/>
              </w:rPr>
              <w:instrText xml:space="preserve"> PAGEREF _Toc535504451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5A29D3B1" w14:textId="2B02FC40" w:rsidR="00DA2982" w:rsidRDefault="00433424">
          <w:pPr>
            <w:pStyle w:val="TOC3"/>
            <w:tabs>
              <w:tab w:val="right" w:leader="dot" w:pos="9350"/>
            </w:tabs>
            <w:rPr>
              <w:noProof/>
              <w:sz w:val="22"/>
              <w:szCs w:val="22"/>
            </w:rPr>
          </w:pPr>
          <w:hyperlink w:anchor="_Toc535504452" w:history="1">
            <w:r w:rsidR="00DA2982" w:rsidRPr="004D2F81">
              <w:rPr>
                <w:rStyle w:val="Hyperlink"/>
                <w:noProof/>
                <w:lang w:val="fr-FR"/>
              </w:rPr>
              <w:t>.Set (EEGLAB) Files</w:t>
            </w:r>
            <w:r w:rsidR="00DA2982">
              <w:rPr>
                <w:noProof/>
                <w:webHidden/>
              </w:rPr>
              <w:tab/>
            </w:r>
            <w:r w:rsidR="00DA2982">
              <w:rPr>
                <w:noProof/>
                <w:webHidden/>
              </w:rPr>
              <w:fldChar w:fldCharType="begin"/>
            </w:r>
            <w:r w:rsidR="00DA2982">
              <w:rPr>
                <w:noProof/>
                <w:webHidden/>
              </w:rPr>
              <w:instrText xml:space="preserve"> PAGEREF _Toc535504452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11AB05F2" w14:textId="06E9A40D" w:rsidR="00DA2982" w:rsidRDefault="00433424">
          <w:pPr>
            <w:pStyle w:val="TOC3"/>
            <w:tabs>
              <w:tab w:val="right" w:leader="dot" w:pos="9350"/>
            </w:tabs>
            <w:rPr>
              <w:noProof/>
              <w:sz w:val="22"/>
              <w:szCs w:val="22"/>
            </w:rPr>
          </w:pPr>
          <w:hyperlink w:anchor="_Toc535504453" w:history="1">
            <w:r w:rsidR="00DA2982" w:rsidRPr="004D2F81">
              <w:rPr>
                <w:rStyle w:val="Hyperlink"/>
                <w:noProof/>
              </w:rPr>
              <w:t>Generating a BEAPP File Info Table:</w:t>
            </w:r>
            <w:r w:rsidR="00DA2982">
              <w:rPr>
                <w:noProof/>
                <w:webHidden/>
              </w:rPr>
              <w:tab/>
            </w:r>
            <w:r w:rsidR="00DA2982">
              <w:rPr>
                <w:noProof/>
                <w:webHidden/>
              </w:rPr>
              <w:fldChar w:fldCharType="begin"/>
            </w:r>
            <w:r w:rsidR="00DA2982">
              <w:rPr>
                <w:noProof/>
                <w:webHidden/>
              </w:rPr>
              <w:instrText xml:space="preserve"> PAGEREF _Toc535504453 \h </w:instrText>
            </w:r>
            <w:r w:rsidR="00DA2982">
              <w:rPr>
                <w:noProof/>
                <w:webHidden/>
              </w:rPr>
            </w:r>
            <w:r w:rsidR="00DA2982">
              <w:rPr>
                <w:noProof/>
                <w:webHidden/>
              </w:rPr>
              <w:fldChar w:fldCharType="separate"/>
            </w:r>
            <w:r w:rsidR="00DA2982">
              <w:rPr>
                <w:noProof/>
                <w:webHidden/>
              </w:rPr>
              <w:t>71</w:t>
            </w:r>
            <w:r w:rsidR="00DA2982">
              <w:rPr>
                <w:noProof/>
                <w:webHidden/>
              </w:rPr>
              <w:fldChar w:fldCharType="end"/>
            </w:r>
          </w:hyperlink>
        </w:p>
        <w:p w14:paraId="690FC3D1" w14:textId="7CE0F29E" w:rsidR="00DA2982" w:rsidRDefault="00433424">
          <w:pPr>
            <w:pStyle w:val="TOC1"/>
            <w:tabs>
              <w:tab w:val="right" w:leader="dot" w:pos="9350"/>
            </w:tabs>
            <w:rPr>
              <w:noProof/>
              <w:sz w:val="22"/>
              <w:szCs w:val="22"/>
            </w:rPr>
          </w:pPr>
          <w:hyperlink w:anchor="_Toc535504454" w:history="1">
            <w:r w:rsidR="00DA2982" w:rsidRPr="004D2F81">
              <w:rPr>
                <w:rStyle w:val="Hyperlink"/>
                <w:noProof/>
              </w:rPr>
              <w:t>Running BEAPP With Differently Structured Data</w:t>
            </w:r>
            <w:r w:rsidR="00DA2982">
              <w:rPr>
                <w:noProof/>
                <w:webHidden/>
              </w:rPr>
              <w:tab/>
            </w:r>
            <w:r w:rsidR="00DA2982">
              <w:rPr>
                <w:noProof/>
                <w:webHidden/>
              </w:rPr>
              <w:fldChar w:fldCharType="begin"/>
            </w:r>
            <w:r w:rsidR="00DA2982">
              <w:rPr>
                <w:noProof/>
                <w:webHidden/>
              </w:rPr>
              <w:instrText xml:space="preserve"> PAGEREF _Toc535504454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1CD81DE4" w14:textId="78A875CB" w:rsidR="00DA2982" w:rsidRDefault="00433424">
          <w:pPr>
            <w:pStyle w:val="TOC2"/>
            <w:tabs>
              <w:tab w:val="right" w:leader="dot" w:pos="9350"/>
            </w:tabs>
            <w:rPr>
              <w:noProof/>
              <w:sz w:val="22"/>
              <w:szCs w:val="22"/>
            </w:rPr>
          </w:pPr>
          <w:hyperlink w:anchor="_Toc535504455" w:history="1">
            <w:r w:rsidR="00DA2982" w:rsidRPr="004D2F81">
              <w:rPr>
                <w:rStyle w:val="Hyperlink"/>
                <w:noProof/>
              </w:rPr>
              <w:t>Baseline:</w:t>
            </w:r>
            <w:r w:rsidR="00DA2982">
              <w:rPr>
                <w:noProof/>
                <w:webHidden/>
              </w:rPr>
              <w:tab/>
            </w:r>
            <w:r w:rsidR="00DA2982">
              <w:rPr>
                <w:noProof/>
                <w:webHidden/>
              </w:rPr>
              <w:fldChar w:fldCharType="begin"/>
            </w:r>
            <w:r w:rsidR="00DA2982">
              <w:rPr>
                <w:noProof/>
                <w:webHidden/>
              </w:rPr>
              <w:instrText xml:space="preserve"> PAGEREF _Toc535504455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29FF7C10" w14:textId="5307817C" w:rsidR="00DA2982" w:rsidRDefault="00433424">
          <w:pPr>
            <w:pStyle w:val="TOC3"/>
            <w:tabs>
              <w:tab w:val="right" w:leader="dot" w:pos="9350"/>
            </w:tabs>
            <w:rPr>
              <w:noProof/>
              <w:sz w:val="22"/>
              <w:szCs w:val="22"/>
            </w:rPr>
          </w:pPr>
          <w:hyperlink w:anchor="_Toc535504456" w:history="1">
            <w:r w:rsidR="00DA2982" w:rsidRPr="004D2F81">
              <w:rPr>
                <w:rStyle w:val="Hyperlink"/>
                <w:noProof/>
              </w:rPr>
              <w:t>Running Standard Baseline Files</w:t>
            </w:r>
            <w:r w:rsidR="00DA2982">
              <w:rPr>
                <w:noProof/>
                <w:webHidden/>
              </w:rPr>
              <w:tab/>
            </w:r>
            <w:r w:rsidR="00DA2982">
              <w:rPr>
                <w:noProof/>
                <w:webHidden/>
              </w:rPr>
              <w:fldChar w:fldCharType="begin"/>
            </w:r>
            <w:r w:rsidR="00DA2982">
              <w:rPr>
                <w:noProof/>
                <w:webHidden/>
              </w:rPr>
              <w:instrText xml:space="preserve"> PAGEREF _Toc535504456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947292F" w14:textId="12D8D49A" w:rsidR="00DA2982" w:rsidRDefault="00433424">
          <w:pPr>
            <w:pStyle w:val="TOC3"/>
            <w:tabs>
              <w:tab w:val="right" w:leader="dot" w:pos="9350"/>
            </w:tabs>
            <w:rPr>
              <w:noProof/>
              <w:sz w:val="22"/>
              <w:szCs w:val="22"/>
            </w:rPr>
          </w:pPr>
          <w:hyperlink w:anchor="_Toc535504457" w:history="1">
            <w:r w:rsidR="00DA2982" w:rsidRPr="004D2F81">
              <w:rPr>
                <w:rStyle w:val="Hyperlink"/>
                <w:noProof/>
              </w:rPr>
              <w:t>Running Conditioned Baseline Files:</w:t>
            </w:r>
            <w:r w:rsidR="00DA2982">
              <w:rPr>
                <w:noProof/>
                <w:webHidden/>
              </w:rPr>
              <w:tab/>
            </w:r>
            <w:r w:rsidR="00DA2982">
              <w:rPr>
                <w:noProof/>
                <w:webHidden/>
              </w:rPr>
              <w:fldChar w:fldCharType="begin"/>
            </w:r>
            <w:r w:rsidR="00DA2982">
              <w:rPr>
                <w:noProof/>
                <w:webHidden/>
              </w:rPr>
              <w:instrText xml:space="preserve"> PAGEREF _Toc535504457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A03D2D4" w14:textId="62697CE0" w:rsidR="00DA2982" w:rsidRDefault="00433424">
          <w:pPr>
            <w:pStyle w:val="TOC3"/>
            <w:tabs>
              <w:tab w:val="right" w:leader="dot" w:pos="9350"/>
            </w:tabs>
            <w:rPr>
              <w:noProof/>
              <w:sz w:val="22"/>
              <w:szCs w:val="22"/>
            </w:rPr>
          </w:pPr>
          <w:hyperlink w:anchor="_Toc535504458" w:history="1">
            <w:r w:rsidR="00DA2982" w:rsidRPr="004D2F81">
              <w:rPr>
                <w:rStyle w:val="Hyperlink"/>
                <w:noProof/>
              </w:rPr>
              <w:t>BEAPP Baseline Amplitude- Based Masking:</w:t>
            </w:r>
            <w:r w:rsidR="00DA2982">
              <w:rPr>
                <w:noProof/>
                <w:webHidden/>
              </w:rPr>
              <w:tab/>
            </w:r>
            <w:r w:rsidR="00DA2982">
              <w:rPr>
                <w:noProof/>
                <w:webHidden/>
              </w:rPr>
              <w:fldChar w:fldCharType="begin"/>
            </w:r>
            <w:r w:rsidR="00DA2982">
              <w:rPr>
                <w:noProof/>
                <w:webHidden/>
              </w:rPr>
              <w:instrText xml:space="preserve"> PAGEREF _Toc535504458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0FBBF84B" w14:textId="353D0D61" w:rsidR="00DA2982" w:rsidRDefault="00433424">
          <w:pPr>
            <w:pStyle w:val="TOC3"/>
            <w:tabs>
              <w:tab w:val="right" w:leader="dot" w:pos="9350"/>
            </w:tabs>
            <w:rPr>
              <w:noProof/>
              <w:sz w:val="22"/>
              <w:szCs w:val="22"/>
            </w:rPr>
          </w:pPr>
          <w:hyperlink w:anchor="_Toc535504459" w:history="1">
            <w:r w:rsidR="00DA2982" w:rsidRPr="004D2F81">
              <w:rPr>
                <w:rStyle w:val="Hyperlink"/>
                <w:noProof/>
              </w:rPr>
              <w:t>Running Files Baseline Data With Time-Locked Information</w:t>
            </w:r>
            <w:r w:rsidR="00DA2982">
              <w:rPr>
                <w:noProof/>
                <w:webHidden/>
              </w:rPr>
              <w:tab/>
            </w:r>
            <w:r w:rsidR="00DA2982">
              <w:rPr>
                <w:noProof/>
                <w:webHidden/>
              </w:rPr>
              <w:fldChar w:fldCharType="begin"/>
            </w:r>
            <w:r w:rsidR="00DA2982">
              <w:rPr>
                <w:noProof/>
                <w:webHidden/>
              </w:rPr>
              <w:instrText xml:space="preserve"> PAGEREF _Toc535504459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39311097" w14:textId="2030E737" w:rsidR="00DA2982" w:rsidRDefault="00433424">
          <w:pPr>
            <w:pStyle w:val="TOC2"/>
            <w:tabs>
              <w:tab w:val="right" w:leader="dot" w:pos="9350"/>
            </w:tabs>
            <w:rPr>
              <w:noProof/>
              <w:sz w:val="22"/>
              <w:szCs w:val="22"/>
            </w:rPr>
          </w:pPr>
          <w:hyperlink w:anchor="_Toc535504460" w:history="1">
            <w:r w:rsidR="00DA2982" w:rsidRPr="004D2F81">
              <w:rPr>
                <w:rStyle w:val="Hyperlink"/>
                <w:noProof/>
              </w:rPr>
              <w:t>Running Event- Tagged Data</w:t>
            </w:r>
            <w:r w:rsidR="00DA2982">
              <w:rPr>
                <w:noProof/>
                <w:webHidden/>
              </w:rPr>
              <w:tab/>
            </w:r>
            <w:r w:rsidR="00DA2982">
              <w:rPr>
                <w:noProof/>
                <w:webHidden/>
              </w:rPr>
              <w:fldChar w:fldCharType="begin"/>
            </w:r>
            <w:r w:rsidR="00DA2982">
              <w:rPr>
                <w:noProof/>
                <w:webHidden/>
              </w:rPr>
              <w:instrText xml:space="preserve"> PAGEREF _Toc535504460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2A56454D" w14:textId="304F9788" w:rsidR="00DA2982" w:rsidRDefault="00433424">
          <w:pPr>
            <w:pStyle w:val="TOC3"/>
            <w:tabs>
              <w:tab w:val="right" w:leader="dot" w:pos="9350"/>
            </w:tabs>
            <w:rPr>
              <w:noProof/>
              <w:sz w:val="22"/>
              <w:szCs w:val="22"/>
            </w:rPr>
          </w:pPr>
          <w:hyperlink w:anchor="_Toc535504461" w:history="1">
            <w:r w:rsidR="00DA2982" w:rsidRPr="004D2F81">
              <w:rPr>
                <w:rStyle w:val="Hyperlink"/>
                <w:noProof/>
              </w:rPr>
              <w:t>File Event Tag Offsets:</w:t>
            </w:r>
            <w:r w:rsidR="00DA2982">
              <w:rPr>
                <w:noProof/>
                <w:webHidden/>
              </w:rPr>
              <w:tab/>
            </w:r>
            <w:r w:rsidR="00DA2982">
              <w:rPr>
                <w:noProof/>
                <w:webHidden/>
              </w:rPr>
              <w:fldChar w:fldCharType="begin"/>
            </w:r>
            <w:r w:rsidR="00DA2982">
              <w:rPr>
                <w:noProof/>
                <w:webHidden/>
              </w:rPr>
              <w:instrText xml:space="preserve"> PAGEREF _Toc535504461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4AAD69A6" w14:textId="0D9D98C0" w:rsidR="00DA2982" w:rsidRDefault="00433424">
          <w:pPr>
            <w:pStyle w:val="TOC3"/>
            <w:tabs>
              <w:tab w:val="right" w:leader="dot" w:pos="9350"/>
            </w:tabs>
            <w:rPr>
              <w:noProof/>
              <w:sz w:val="22"/>
              <w:szCs w:val="22"/>
            </w:rPr>
          </w:pPr>
          <w:hyperlink w:anchor="_Toc535504462" w:history="1">
            <w:r w:rsidR="00DA2982" w:rsidRPr="004D2F81">
              <w:rPr>
                <w:rStyle w:val="Hyperlink"/>
                <w:noProof/>
              </w:rPr>
              <w:t>Notes for Event Processing in BEAPP:</w:t>
            </w:r>
            <w:r w:rsidR="00DA2982">
              <w:rPr>
                <w:noProof/>
                <w:webHidden/>
              </w:rPr>
              <w:tab/>
            </w:r>
            <w:r w:rsidR="00DA2982">
              <w:rPr>
                <w:noProof/>
                <w:webHidden/>
              </w:rPr>
              <w:fldChar w:fldCharType="begin"/>
            </w:r>
            <w:r w:rsidR="00DA2982">
              <w:rPr>
                <w:noProof/>
                <w:webHidden/>
              </w:rPr>
              <w:instrText xml:space="preserve"> PAGEREF _Toc535504462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79BAD480" w14:textId="4B51341B" w:rsidR="00DA2982" w:rsidRDefault="00433424">
          <w:pPr>
            <w:pStyle w:val="TOC3"/>
            <w:tabs>
              <w:tab w:val="right" w:leader="dot" w:pos="9350"/>
            </w:tabs>
            <w:rPr>
              <w:noProof/>
              <w:sz w:val="22"/>
              <w:szCs w:val="22"/>
            </w:rPr>
          </w:pPr>
          <w:hyperlink w:anchor="_Toc535504463" w:history="1">
            <w:r w:rsidR="00DA2982" w:rsidRPr="004D2F81">
              <w:rPr>
                <w:rStyle w:val="Hyperlink"/>
                <w:noProof/>
              </w:rPr>
              <w:t>Examples of Event Related User Settings:</w:t>
            </w:r>
            <w:r w:rsidR="00DA2982">
              <w:rPr>
                <w:noProof/>
                <w:webHidden/>
              </w:rPr>
              <w:tab/>
            </w:r>
            <w:r w:rsidR="00DA2982">
              <w:rPr>
                <w:noProof/>
                <w:webHidden/>
              </w:rPr>
              <w:fldChar w:fldCharType="begin"/>
            </w:r>
            <w:r w:rsidR="00DA2982">
              <w:rPr>
                <w:noProof/>
                <w:webHidden/>
              </w:rPr>
              <w:instrText xml:space="preserve"> PAGEREF _Toc535504463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0F77327B" w14:textId="5093C7B6" w:rsidR="00DA2982" w:rsidRDefault="00433424">
          <w:pPr>
            <w:pStyle w:val="TOC3"/>
            <w:tabs>
              <w:tab w:val="right" w:leader="dot" w:pos="9350"/>
            </w:tabs>
            <w:rPr>
              <w:noProof/>
              <w:sz w:val="22"/>
              <w:szCs w:val="22"/>
            </w:rPr>
          </w:pPr>
          <w:hyperlink w:anchor="_Toc535504464" w:history="1">
            <w:r w:rsidR="00DA2982" w:rsidRPr="004D2F81">
              <w:rPr>
                <w:rStyle w:val="Hyperlink"/>
                <w:noProof/>
              </w:rPr>
              <w:t>Behavioral Coding Information</w:t>
            </w:r>
            <w:r w:rsidR="00DA2982">
              <w:rPr>
                <w:noProof/>
                <w:webHidden/>
              </w:rPr>
              <w:tab/>
            </w:r>
            <w:r w:rsidR="00DA2982">
              <w:rPr>
                <w:noProof/>
                <w:webHidden/>
              </w:rPr>
              <w:fldChar w:fldCharType="begin"/>
            </w:r>
            <w:r w:rsidR="00DA2982">
              <w:rPr>
                <w:noProof/>
                <w:webHidden/>
              </w:rPr>
              <w:instrText xml:space="preserve"> PAGEREF _Toc535504464 \h </w:instrText>
            </w:r>
            <w:r w:rsidR="00DA2982">
              <w:rPr>
                <w:noProof/>
                <w:webHidden/>
              </w:rPr>
            </w:r>
            <w:r w:rsidR="00DA2982">
              <w:rPr>
                <w:noProof/>
                <w:webHidden/>
              </w:rPr>
              <w:fldChar w:fldCharType="separate"/>
            </w:r>
            <w:r w:rsidR="00DA2982">
              <w:rPr>
                <w:noProof/>
                <w:webHidden/>
              </w:rPr>
              <w:t>77</w:t>
            </w:r>
            <w:r w:rsidR="00DA2982">
              <w:rPr>
                <w:noProof/>
                <w:webHidden/>
              </w:rPr>
              <w:fldChar w:fldCharType="end"/>
            </w:r>
          </w:hyperlink>
        </w:p>
        <w:p w14:paraId="6AD85573" w14:textId="1D03551D" w:rsidR="00DA2982" w:rsidRDefault="00433424">
          <w:pPr>
            <w:pStyle w:val="TOC3"/>
            <w:tabs>
              <w:tab w:val="right" w:leader="dot" w:pos="9350"/>
            </w:tabs>
            <w:rPr>
              <w:noProof/>
              <w:sz w:val="22"/>
              <w:szCs w:val="22"/>
            </w:rPr>
          </w:pPr>
          <w:hyperlink w:anchor="_Toc535504465" w:history="1">
            <w:r w:rsidR="00DA2982" w:rsidRPr="004D2F81">
              <w:rPr>
                <w:rStyle w:val="Hyperlink"/>
                <w:noProof/>
              </w:rPr>
              <w:t>DIN Tag Information</w:t>
            </w:r>
            <w:r w:rsidR="00DA2982">
              <w:rPr>
                <w:noProof/>
                <w:webHidden/>
              </w:rPr>
              <w:tab/>
            </w:r>
            <w:r w:rsidR="00DA2982">
              <w:rPr>
                <w:noProof/>
                <w:webHidden/>
              </w:rPr>
              <w:fldChar w:fldCharType="begin"/>
            </w:r>
            <w:r w:rsidR="00DA2982">
              <w:rPr>
                <w:noProof/>
                <w:webHidden/>
              </w:rPr>
              <w:instrText xml:space="preserve"> PAGEREF _Toc535504465 \h </w:instrText>
            </w:r>
            <w:r w:rsidR="00DA2982">
              <w:rPr>
                <w:noProof/>
                <w:webHidden/>
              </w:rPr>
            </w:r>
            <w:r w:rsidR="00DA2982">
              <w:rPr>
                <w:noProof/>
                <w:webHidden/>
              </w:rPr>
              <w:fldChar w:fldCharType="separate"/>
            </w:r>
            <w:r w:rsidR="00DA2982">
              <w:rPr>
                <w:noProof/>
                <w:webHidden/>
              </w:rPr>
              <w:t>78</w:t>
            </w:r>
            <w:r w:rsidR="00DA2982">
              <w:rPr>
                <w:noProof/>
                <w:webHidden/>
              </w:rPr>
              <w:fldChar w:fldCharType="end"/>
            </w:r>
          </w:hyperlink>
        </w:p>
        <w:p w14:paraId="08530289" w14:textId="4A8289D2" w:rsidR="00DA2982" w:rsidRDefault="00433424">
          <w:pPr>
            <w:pStyle w:val="TOC1"/>
            <w:tabs>
              <w:tab w:val="right" w:leader="dot" w:pos="9350"/>
            </w:tabs>
            <w:rPr>
              <w:noProof/>
              <w:sz w:val="22"/>
              <w:szCs w:val="22"/>
            </w:rPr>
          </w:pPr>
          <w:hyperlink w:anchor="_Toc535504466" w:history="1">
            <w:r w:rsidR="00DA2982" w:rsidRPr="004D2F81">
              <w:rPr>
                <w:rStyle w:val="Hyperlink"/>
                <w:noProof/>
              </w:rPr>
              <w:t>ICA Module/HAPPE Preparations</w:t>
            </w:r>
            <w:r w:rsidR="00DA2982">
              <w:rPr>
                <w:noProof/>
                <w:webHidden/>
              </w:rPr>
              <w:tab/>
            </w:r>
            <w:r w:rsidR="00DA2982">
              <w:rPr>
                <w:noProof/>
                <w:webHidden/>
              </w:rPr>
              <w:fldChar w:fldCharType="begin"/>
            </w:r>
            <w:r w:rsidR="00DA2982">
              <w:rPr>
                <w:noProof/>
                <w:webHidden/>
              </w:rPr>
              <w:instrText xml:space="preserve"> PAGEREF _Toc535504466 \h </w:instrText>
            </w:r>
            <w:r w:rsidR="00DA2982">
              <w:rPr>
                <w:noProof/>
                <w:webHidden/>
              </w:rPr>
            </w:r>
            <w:r w:rsidR="00DA2982">
              <w:rPr>
                <w:noProof/>
                <w:webHidden/>
              </w:rPr>
              <w:fldChar w:fldCharType="separate"/>
            </w:r>
            <w:r w:rsidR="00DA2982">
              <w:rPr>
                <w:noProof/>
                <w:webHidden/>
              </w:rPr>
              <w:t>79</w:t>
            </w:r>
            <w:r w:rsidR="00DA2982">
              <w:rPr>
                <w:noProof/>
                <w:webHidden/>
              </w:rPr>
              <w:fldChar w:fldCharType="end"/>
            </w:r>
          </w:hyperlink>
        </w:p>
        <w:p w14:paraId="7394E8A8" w14:textId="18292361" w:rsidR="00DA2982" w:rsidRDefault="00433424">
          <w:pPr>
            <w:pStyle w:val="TOC1"/>
            <w:tabs>
              <w:tab w:val="right" w:leader="dot" w:pos="9350"/>
            </w:tabs>
            <w:rPr>
              <w:noProof/>
              <w:sz w:val="22"/>
              <w:szCs w:val="22"/>
            </w:rPr>
          </w:pPr>
          <w:hyperlink w:anchor="_Toc535504467" w:history="1">
            <w:r w:rsidR="00DA2982" w:rsidRPr="004D2F81">
              <w:rPr>
                <w:rStyle w:val="Hyperlink"/>
                <w:noProof/>
              </w:rPr>
              <w:t>BEAPP Net Library</w:t>
            </w:r>
            <w:r w:rsidR="00DA2982">
              <w:rPr>
                <w:noProof/>
                <w:webHidden/>
              </w:rPr>
              <w:tab/>
            </w:r>
            <w:r w:rsidR="00DA2982">
              <w:rPr>
                <w:noProof/>
                <w:webHidden/>
              </w:rPr>
              <w:fldChar w:fldCharType="begin"/>
            </w:r>
            <w:r w:rsidR="00DA2982">
              <w:rPr>
                <w:noProof/>
                <w:webHidden/>
              </w:rPr>
              <w:instrText xml:space="preserve"> PAGEREF _Toc535504467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32AE5949" w14:textId="263AF93B" w:rsidR="00DA2982" w:rsidRDefault="00433424">
          <w:pPr>
            <w:pStyle w:val="TOC2"/>
            <w:tabs>
              <w:tab w:val="right" w:leader="dot" w:pos="9350"/>
            </w:tabs>
            <w:rPr>
              <w:noProof/>
              <w:sz w:val="22"/>
              <w:szCs w:val="22"/>
            </w:rPr>
          </w:pPr>
          <w:hyperlink w:anchor="_Toc535504468" w:history="1">
            <w:r w:rsidR="00DA2982" w:rsidRPr="004D2F81">
              <w:rPr>
                <w:rStyle w:val="Hyperlink"/>
                <w:noProof/>
              </w:rPr>
              <w:t>Adding New Nets to the BEAPP Library</w:t>
            </w:r>
            <w:r w:rsidR="00DA2982">
              <w:rPr>
                <w:noProof/>
                <w:webHidden/>
              </w:rPr>
              <w:tab/>
            </w:r>
            <w:r w:rsidR="00DA2982">
              <w:rPr>
                <w:noProof/>
                <w:webHidden/>
              </w:rPr>
              <w:fldChar w:fldCharType="begin"/>
            </w:r>
            <w:r w:rsidR="00DA2982">
              <w:rPr>
                <w:noProof/>
                <w:webHidden/>
              </w:rPr>
              <w:instrText xml:space="preserve"> PAGEREF _Toc535504468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65A420DB" w14:textId="6594D78A" w:rsidR="00DA2982" w:rsidRDefault="00433424">
          <w:pPr>
            <w:pStyle w:val="TOC1"/>
            <w:tabs>
              <w:tab w:val="right" w:leader="dot" w:pos="9350"/>
            </w:tabs>
            <w:rPr>
              <w:noProof/>
              <w:sz w:val="22"/>
              <w:szCs w:val="22"/>
            </w:rPr>
          </w:pPr>
          <w:hyperlink w:anchor="_Toc535504469" w:history="1">
            <w:r w:rsidR="00DA2982" w:rsidRPr="004D2F81">
              <w:rPr>
                <w:rStyle w:val="Hyperlink"/>
                <w:noProof/>
              </w:rPr>
              <w:t>BEAPP Outputs and Reporting</w:t>
            </w:r>
            <w:r w:rsidR="00DA2982">
              <w:rPr>
                <w:noProof/>
                <w:webHidden/>
              </w:rPr>
              <w:tab/>
            </w:r>
            <w:r w:rsidR="00DA2982">
              <w:rPr>
                <w:noProof/>
                <w:webHidden/>
              </w:rPr>
              <w:fldChar w:fldCharType="begin"/>
            </w:r>
            <w:r w:rsidR="00DA2982">
              <w:rPr>
                <w:noProof/>
                <w:webHidden/>
              </w:rPr>
              <w:instrText xml:space="preserve"> PAGEREF _Toc535504469 \h </w:instrText>
            </w:r>
            <w:r w:rsidR="00DA2982">
              <w:rPr>
                <w:noProof/>
                <w:webHidden/>
              </w:rPr>
            </w:r>
            <w:r w:rsidR="00DA2982">
              <w:rPr>
                <w:noProof/>
                <w:webHidden/>
              </w:rPr>
              <w:fldChar w:fldCharType="separate"/>
            </w:r>
            <w:r w:rsidR="00DA2982">
              <w:rPr>
                <w:noProof/>
                <w:webHidden/>
              </w:rPr>
              <w:t>84</w:t>
            </w:r>
            <w:r w:rsidR="00DA2982">
              <w:rPr>
                <w:noProof/>
                <w:webHidden/>
              </w:rPr>
              <w:fldChar w:fldCharType="end"/>
            </w:r>
          </w:hyperlink>
        </w:p>
        <w:p w14:paraId="648D5B81" w14:textId="58169B7D" w:rsidR="00DA2982" w:rsidRDefault="00433424">
          <w:pPr>
            <w:pStyle w:val="TOC1"/>
            <w:tabs>
              <w:tab w:val="right" w:leader="dot" w:pos="9350"/>
            </w:tabs>
            <w:rPr>
              <w:noProof/>
              <w:sz w:val="22"/>
              <w:szCs w:val="22"/>
            </w:rPr>
          </w:pPr>
          <w:hyperlink w:anchor="_Toc535504470" w:history="1">
            <w:r w:rsidR="00DA2982" w:rsidRPr="004D2F81">
              <w:rPr>
                <w:rStyle w:val="Hyperlink"/>
                <w:noProof/>
              </w:rPr>
              <w:t>Running BEAPP through a computer cluster</w:t>
            </w:r>
            <w:r w:rsidR="00DA2982">
              <w:rPr>
                <w:noProof/>
                <w:webHidden/>
              </w:rPr>
              <w:tab/>
            </w:r>
            <w:r w:rsidR="00DA2982">
              <w:rPr>
                <w:noProof/>
                <w:webHidden/>
              </w:rPr>
              <w:fldChar w:fldCharType="begin"/>
            </w:r>
            <w:r w:rsidR="00DA2982">
              <w:rPr>
                <w:noProof/>
                <w:webHidden/>
              </w:rPr>
              <w:instrText xml:space="preserve"> PAGEREF _Toc535504470 \h </w:instrText>
            </w:r>
            <w:r w:rsidR="00DA2982">
              <w:rPr>
                <w:noProof/>
                <w:webHidden/>
              </w:rPr>
            </w:r>
            <w:r w:rsidR="00DA2982">
              <w:rPr>
                <w:noProof/>
                <w:webHidden/>
              </w:rPr>
              <w:fldChar w:fldCharType="separate"/>
            </w:r>
            <w:r w:rsidR="00DA2982">
              <w:rPr>
                <w:noProof/>
                <w:webHidden/>
              </w:rPr>
              <w:t>91</w:t>
            </w:r>
            <w:r w:rsidR="00DA2982">
              <w:rPr>
                <w:noProof/>
                <w:webHidden/>
              </w:rPr>
              <w:fldChar w:fldCharType="end"/>
            </w:r>
          </w:hyperlink>
        </w:p>
        <w:p w14:paraId="1DFC5DED" w14:textId="4B9C4275" w:rsidR="00DA2982" w:rsidRDefault="00433424">
          <w:pPr>
            <w:pStyle w:val="TOC1"/>
            <w:tabs>
              <w:tab w:val="right" w:leader="dot" w:pos="9350"/>
            </w:tabs>
            <w:rPr>
              <w:noProof/>
              <w:sz w:val="22"/>
              <w:szCs w:val="22"/>
            </w:rPr>
          </w:pPr>
          <w:hyperlink w:anchor="_Toc535504471" w:history="1">
            <w:r w:rsidR="00DA2982" w:rsidRPr="004D2F81">
              <w:rPr>
                <w:rStyle w:val="Hyperlink"/>
                <w:noProof/>
              </w:rPr>
              <w:t>Additional Information</w:t>
            </w:r>
            <w:r w:rsidR="00DA2982">
              <w:rPr>
                <w:noProof/>
                <w:webHidden/>
              </w:rPr>
              <w:tab/>
            </w:r>
            <w:r w:rsidR="00DA2982">
              <w:rPr>
                <w:noProof/>
                <w:webHidden/>
              </w:rPr>
              <w:fldChar w:fldCharType="begin"/>
            </w:r>
            <w:r w:rsidR="00DA2982">
              <w:rPr>
                <w:noProof/>
                <w:webHidden/>
              </w:rPr>
              <w:instrText xml:space="preserve"> PAGEREF _Toc535504471 \h </w:instrText>
            </w:r>
            <w:r w:rsidR="00DA2982">
              <w:rPr>
                <w:noProof/>
                <w:webHidden/>
              </w:rPr>
            </w:r>
            <w:r w:rsidR="00DA2982">
              <w:rPr>
                <w:noProof/>
                <w:webHidden/>
              </w:rPr>
              <w:fldChar w:fldCharType="separate"/>
            </w:r>
            <w:r w:rsidR="00DA2982">
              <w:rPr>
                <w:noProof/>
                <w:webHidden/>
              </w:rPr>
              <w:t>92</w:t>
            </w:r>
            <w:r w:rsidR="00DA2982">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433424"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35504398"/>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35504401"/>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35504403"/>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35504405"/>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6C0A7A33" w14:textId="77777777" w:rsidR="003248B4"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w:t>
      </w:r>
    </w:p>
    <w:p w14:paraId="52312E73" w14:textId="608867FF"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35504407"/>
      <w:r w:rsidRPr="00B57218">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35504408"/>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433424"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35504409"/>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35504410"/>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35504412"/>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35504413"/>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35504414"/>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35504415"/>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35504417"/>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35504420"/>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35504421"/>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35504422"/>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179C1118"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r w:rsidR="00185D32">
        <w:rPr>
          <w:rFonts w:ascii="Times New Roman" w:hAnsi="Times New Roman" w:cs="Times New Roman"/>
        </w:rPr>
        <w:t>. S</w:t>
      </w:r>
      <w:r w:rsidR="00DC0103">
        <w:rPr>
          <w:rFonts w:ascii="Times New Roman" w:hAnsi="Times New Roman" w:cs="Times New Roman"/>
        </w:rPr>
        <w:t>ee the advanced user inputs section of this guide for details on thes</w:t>
      </w:r>
      <w:r w:rsidR="00185D32">
        <w:rPr>
          <w:rFonts w:ascii="Times New Roman" w:hAnsi="Times New Roman" w:cs="Times New Roman"/>
        </w:rPr>
        <w:t>e output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35504423"/>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39" w:name="_Toc535504424"/>
      <w:r w:rsidRPr="00E51BD5">
        <w:rPr>
          <w:rFonts w:cs="Times New Roman"/>
        </w:rPr>
        <w:t>FOOOF Module Specifications Panel:</w:t>
      </w:r>
      <w:bookmarkEnd w:id="39"/>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0" w:name="_Toc535504425"/>
      <w:r>
        <w:rPr>
          <w:rFonts w:cs="Times New Roman"/>
        </w:rPr>
        <w:t xml:space="preserve">PAC </w:t>
      </w:r>
      <w:r w:rsidR="0085566C">
        <w:rPr>
          <w:rFonts w:cs="Times New Roman"/>
        </w:rPr>
        <w:t xml:space="preserve">Module </w:t>
      </w:r>
      <w:r>
        <w:rPr>
          <w:rFonts w:cs="Times New Roman"/>
        </w:rPr>
        <w:t>Specifications Panel</w:t>
      </w:r>
      <w:bookmarkEnd w:id="40"/>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1" w:name="_Running_BEAPP_Using"/>
      <w:bookmarkStart w:id="42" w:name="_Toc535504426"/>
      <w:bookmarkEnd w:id="41"/>
      <w:r w:rsidRPr="0060791E">
        <w:t>Running BEAPP Using a User Input Script</w:t>
      </w:r>
      <w:bookmarkEnd w:id="42"/>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3" w:name="_Toc535504427"/>
      <w:r w:rsidRPr="00C44DC2">
        <w:t>Standard User Settings:</w:t>
      </w:r>
      <w:bookmarkEnd w:id="43"/>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4" w:name="_Toc535504428"/>
      <w:r w:rsidRPr="00C44DC2">
        <w:t>General User Inputs (Required for every data run)</w:t>
      </w:r>
      <w:bookmarkEnd w:id="44"/>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During reruns, if this field is left empty, output directories will have a timestamp appended. </w:t>
            </w:r>
            <w:r w:rsidRPr="00C44DC2">
              <w:rPr>
                <w:rFonts w:ascii="Times New Roman" w:hAnsi="Times New Roman" w:cs="Times New Roman"/>
              </w:rPr>
              <w:lastRenderedPageBreak/>
              <w:t>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5" w:name="_Toc535504429"/>
      <w:r w:rsidRPr="00C44DC2">
        <w:t>2. Module Selection</w:t>
      </w:r>
      <w:bookmarkEnd w:id="45"/>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6" w:name="_Toc535504430"/>
      <w:r w:rsidRPr="00C44DC2">
        <w:t>3. Module Parameters</w:t>
      </w:r>
      <w:bookmarkEnd w:id="46"/>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7" w:name="_Toc535504431"/>
      <w:r w:rsidRPr="00C44DC2">
        <w:lastRenderedPageBreak/>
        <w:t>PREP SPECIFICATIONS</w:t>
      </w:r>
      <w:bookmarkEnd w:id="47"/>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8" w:name="_Toc535504432"/>
      <w:r w:rsidRPr="00C44DC2">
        <w:lastRenderedPageBreak/>
        <w:t>FILTER SPECIFICATIONS</w:t>
      </w:r>
      <w:bookmarkEnd w:id="48"/>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433424"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9" w:name="_Toc535504433"/>
      <w:r w:rsidRPr="00C44DC2">
        <w:lastRenderedPageBreak/>
        <w:t>RESAMPLING</w:t>
      </w:r>
      <w:r w:rsidR="00504413" w:rsidRPr="00C44DC2">
        <w:t xml:space="preserve"> SPECIFICATIONS</w:t>
      </w:r>
      <w:bookmarkEnd w:id="49"/>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0" w:name="_Toc535504434"/>
      <w:r w:rsidRPr="00C44DC2">
        <w:lastRenderedPageBreak/>
        <w:t>ICA</w:t>
      </w:r>
      <w:r w:rsidR="0063611A">
        <w:t xml:space="preserve">/HAPPE </w:t>
      </w:r>
      <w:r w:rsidRPr="00C44DC2">
        <w:t>SPECIFICATIONS</w:t>
      </w:r>
      <w:bookmarkEnd w:id="50"/>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1" w:name="_Toc535504435"/>
      <w:r>
        <w:lastRenderedPageBreak/>
        <w:t xml:space="preserve">REREFERENCING </w:t>
      </w:r>
      <w:r w:rsidRPr="00C44DC2">
        <w:t>SPECIFICATIONS</w:t>
      </w:r>
      <w:bookmarkEnd w:id="51"/>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2" w:name="_Toc535504436"/>
      <w:r w:rsidRPr="00C44DC2">
        <w:lastRenderedPageBreak/>
        <w:t>DETRENDING SPECIFICATIONS</w:t>
      </w:r>
      <w:bookmarkEnd w:id="52"/>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3" w:name="_Toc535504437"/>
      <w:r w:rsidRPr="00C44DC2">
        <w:lastRenderedPageBreak/>
        <w:t>SEGMENTING SPECIFICATIONS</w:t>
      </w:r>
      <w:bookmarkEnd w:id="53"/>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4" w:name="Choosing_Seg_Length"/>
      <w:r>
        <w:rPr>
          <w:rFonts w:ascii="Times New Roman" w:hAnsi="Times New Roman" w:cs="Times New Roman"/>
        </w:rPr>
        <w:t>Segment Size Parameters:</w:t>
      </w:r>
    </w:p>
    <w:bookmarkEnd w:id="54"/>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5" w:name="_Toc535504438"/>
      <w:r>
        <w:t>OUTPUT MODULE</w:t>
      </w:r>
      <w:r w:rsidR="008E033D" w:rsidRPr="00C44DC2">
        <w:t xml:space="preserve"> SPECIFICATIONS</w:t>
      </w:r>
      <w:bookmarkEnd w:id="55"/>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6" w:name="_Toc521367448"/>
      <w:bookmarkStart w:id="57" w:name="_Toc535504439"/>
      <w:r>
        <w:t>SPECIFIC OUTPUT MODULES:</w:t>
      </w:r>
      <w:bookmarkEnd w:id="56"/>
      <w:bookmarkEnd w:id="57"/>
      <w:r>
        <w:t xml:space="preserve"> </w:t>
      </w:r>
    </w:p>
    <w:p w14:paraId="0EEDEA4B" w14:textId="104583FB" w:rsidR="009B75B7" w:rsidRDefault="00AD343F" w:rsidP="009B75B7">
      <w:pPr>
        <w:pStyle w:val="Heading3"/>
      </w:pPr>
      <w:bookmarkStart w:id="58" w:name="_Toc535504440"/>
      <w:r>
        <w:t>POWER SPECTRUM SPECIFICATIONS</w:t>
      </w:r>
      <w:r w:rsidR="009B75B7">
        <w:t>:</w:t>
      </w:r>
      <w:bookmarkEnd w:id="58"/>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688388C6"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lastRenderedPageBreak/>
        <w:t>This table would include power values in each frequency band, in each channel, for each file.</w:t>
      </w:r>
      <w:r w:rsidR="00B248EE">
        <w:rPr>
          <w:rFonts w:ascii="Times New Roman" w:hAnsi="Times New Roman" w:cs="Times New Roman"/>
        </w:rPr>
        <w:t xml:space="preserve"> Information reported can be selected by the user in the advanced user settings; see this portion of the user guide for details on settings and outputs.</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59" w:name="_Toc535504441"/>
      <w:r>
        <w:t>INTER-TRIAL PHASE COHERENCE</w:t>
      </w:r>
      <w:r w:rsidR="00F2390D">
        <w:t>:</w:t>
      </w:r>
      <w:bookmarkEnd w:id="59"/>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0" w:name="_Toc535504442"/>
      <w:r>
        <w:t>FOOOF</w:t>
      </w:r>
      <w:r w:rsidRPr="00C44DC2">
        <w:t xml:space="preserve"> SPECIFICATIONS</w:t>
      </w:r>
      <w:bookmarkEnd w:id="60"/>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1"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248B4">
        <w:tc>
          <w:tcPr>
            <w:tcW w:w="2695" w:type="dxa"/>
          </w:tcPr>
          <w:p w14:paraId="0EF7B44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248B4">
        <w:trPr>
          <w:trHeight w:val="602"/>
        </w:trPr>
        <w:tc>
          <w:tcPr>
            <w:tcW w:w="2695" w:type="dxa"/>
          </w:tcPr>
          <w:p w14:paraId="67D69CBC"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248B4">
            <w:pPr>
              <w:jc w:val="center"/>
              <w:rPr>
                <w:rFonts w:ascii="Times New Roman" w:hAnsi="Times New Roman" w:cs="Times New Roman"/>
              </w:rPr>
            </w:pPr>
          </w:p>
        </w:tc>
        <w:tc>
          <w:tcPr>
            <w:tcW w:w="2520" w:type="dxa"/>
          </w:tcPr>
          <w:p w14:paraId="7FCEC23A"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248B4">
        <w:tc>
          <w:tcPr>
            <w:tcW w:w="2695" w:type="dxa"/>
          </w:tcPr>
          <w:p w14:paraId="492ADE1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248B4">
        <w:trPr>
          <w:trHeight w:val="602"/>
        </w:trPr>
        <w:tc>
          <w:tcPr>
            <w:tcW w:w="2695" w:type="dxa"/>
          </w:tcPr>
          <w:p w14:paraId="21C6F40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248B4">
            <w:pPr>
              <w:jc w:val="center"/>
              <w:rPr>
                <w:rFonts w:ascii="Times New Roman" w:hAnsi="Times New Roman" w:cs="Times New Roman"/>
              </w:rPr>
            </w:pPr>
          </w:p>
        </w:tc>
        <w:tc>
          <w:tcPr>
            <w:tcW w:w="2520" w:type="dxa"/>
          </w:tcPr>
          <w:p w14:paraId="41268032"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248B4">
        <w:tc>
          <w:tcPr>
            <w:tcW w:w="2695" w:type="dxa"/>
          </w:tcPr>
          <w:p w14:paraId="0F35310E"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248B4">
            <w:pPr>
              <w:jc w:val="center"/>
              <w:rPr>
                <w:rFonts w:ascii="Times New Roman" w:hAnsi="Times New Roman" w:cs="Times New Roman"/>
              </w:rPr>
            </w:pPr>
          </w:p>
        </w:tc>
        <w:tc>
          <w:tcPr>
            <w:tcW w:w="2520" w:type="dxa"/>
          </w:tcPr>
          <w:p w14:paraId="52C0E23D"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248B4">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2" w:name="_Toc535504443"/>
      <w:r>
        <w:t>PHASE-</w:t>
      </w:r>
      <w:r w:rsidR="00F9615D">
        <w:t>AMPLITUDE COUPLING</w:t>
      </w:r>
      <w:r w:rsidR="00F9615D" w:rsidRPr="00C44DC2">
        <w:t xml:space="preserve"> SPECIFICATIONS</w:t>
      </w:r>
      <w:bookmarkEnd w:id="62"/>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w:t>
      </w:r>
      <w:r w:rsidR="000950C6">
        <w:lastRenderedPageBreak/>
        <w:t xml:space="preserve">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lastRenderedPageBreak/>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higher frequency, in other words, the 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Ex: to calculate for frequencies 1-10, set 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r>
        <w:t>Which method would you like to use to generate the correlations between each frequency?</w:t>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27A161F1" w14:textId="7537173D" w:rsidR="00577E8F" w:rsidRDefault="00577E8F" w:rsidP="00BC1A12"/>
    <w:p w14:paraId="5D83844E" w14:textId="77777777" w:rsidR="00577E8F" w:rsidRDefault="00577E8F" w:rsidP="00BC1A12"/>
    <w:p w14:paraId="22CF8808" w14:textId="67BEA98C" w:rsidR="00391E66" w:rsidRDefault="00882AF3" w:rsidP="00882AF3">
      <w:pPr>
        <w:pStyle w:val="ListParagraph"/>
        <w:numPr>
          <w:ilvl w:val="0"/>
          <w:numId w:val="14"/>
        </w:numPr>
      </w:pPr>
      <w:r>
        <w:t>If you only want to analyze specific channels, what channels should be analyzed?</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19D93A86" w:rsidR="00CD40ED" w:rsidRPr="00E47127" w:rsidRDefault="00CD40ED" w:rsidP="00CD40ED">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19,31,37];</w:t>
            </w:r>
          </w:p>
        </w:tc>
        <w:tc>
          <w:tcPr>
            <w:tcW w:w="2520" w:type="dxa"/>
          </w:tcPr>
          <w:p w14:paraId="23A54087" w14:textId="75532746" w:rsidR="00CD40ED" w:rsidRPr="00E47127" w:rsidRDefault="00CD40ED" w:rsidP="00CD40ED">
            <w:pPr>
              <w:rPr>
                <w:rFonts w:ascii="Times New Roman" w:hAnsi="Times New Roman" w:cs="Times New Roman"/>
              </w:rPr>
            </w:pPr>
            <w:r>
              <w:rPr>
                <w:rFonts w:ascii="Times New Roman" w:hAnsi="Times New Roman" w:cs="Times New Roman"/>
              </w:rPr>
              <w:t>= []; to analyze all channels</w:t>
            </w:r>
          </w:p>
        </w:tc>
      </w:tr>
    </w:tbl>
    <w:p w14:paraId="58876B9A" w14:textId="191C56F4" w:rsidR="00391E66" w:rsidRDefault="00391E66" w:rsidP="00BC1A12"/>
    <w:p w14:paraId="6F408A0E" w14:textId="77777777" w:rsidR="00391E66" w:rsidRPr="00BC1A12" w:rsidRDefault="00391E66" w:rsidP="00BC1A12"/>
    <w:p w14:paraId="6BC28D0F" w14:textId="6B484714" w:rsidR="00C66F14" w:rsidRPr="00C44DC2" w:rsidRDefault="00C66F14" w:rsidP="00760217">
      <w:pPr>
        <w:pStyle w:val="Heading2"/>
      </w:pPr>
      <w:bookmarkStart w:id="63" w:name="_Toc535504444"/>
      <w:r w:rsidRPr="00C44DC2">
        <w:t>Advanced</w:t>
      </w:r>
      <w:r w:rsidR="00E37EA0" w:rsidRPr="00C44DC2">
        <w:t xml:space="preserve"> User Settings</w:t>
      </w:r>
      <w:r w:rsidR="00A306A5" w:rsidRPr="00C44DC2">
        <w:t>:</w:t>
      </w:r>
      <w:bookmarkEnd w:id="63"/>
    </w:p>
    <w:bookmarkEnd w:id="61"/>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Pr="0029715F" w:rsidRDefault="00486192" w:rsidP="00486192">
      <w:pPr>
        <w:tabs>
          <w:tab w:val="left" w:pos="1845"/>
        </w:tabs>
        <w:rPr>
          <w:rFonts w:ascii="Times New Roman" w:hAnsi="Times New Roman" w:cs="Times New Roman"/>
          <w:sz w:val="28"/>
          <w:szCs w:val="28"/>
        </w:rPr>
      </w:pPr>
      <w:r w:rsidRPr="0029715F">
        <w:rPr>
          <w:rFonts w:ascii="Times New Roman" w:hAnsi="Times New Roman" w:cs="Times New Roman"/>
          <w:sz w:val="28"/>
          <w:szCs w:val="28"/>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742FC8B5" w:rsidR="004B27FF" w:rsidRPr="0029715F" w:rsidRDefault="00885650" w:rsidP="00486192">
      <w:pPr>
        <w:tabs>
          <w:tab w:val="left" w:pos="1845"/>
        </w:tabs>
        <w:rPr>
          <w:rFonts w:ascii="Times New Roman" w:hAnsi="Times New Roman" w:cs="Times New Roman"/>
        </w:rPr>
      </w:pPr>
      <w:r w:rsidRPr="0029715F">
        <w:rPr>
          <w:rFonts w:ascii="Times New Roman" w:hAnsi="Times New Roman" w:cs="Times New Roman"/>
        </w:rPr>
        <w:t>PSD Specifications:</w:t>
      </w:r>
    </w:p>
    <w:p w14:paraId="6833CD33" w14:textId="1AEB76DA" w:rsidR="008C3E7A" w:rsidRDefault="008C3E7A" w:rsidP="00486192">
      <w:pPr>
        <w:tabs>
          <w:tab w:val="left" w:pos="1845"/>
        </w:tabs>
        <w:rPr>
          <w:rFonts w:ascii="Times New Roman" w:hAnsi="Times New Roman" w:cs="Times New Roman"/>
        </w:rPr>
      </w:pPr>
    </w:p>
    <w:p w14:paraId="34DD16E3" w14:textId="15FB6198" w:rsidR="006B0D2D" w:rsidRPr="0088177F" w:rsidRDefault="0088177F" w:rsidP="00486192">
      <w:pPr>
        <w:tabs>
          <w:tab w:val="left" w:pos="1845"/>
        </w:tabs>
        <w:rPr>
          <w:rFonts w:ascii="Times New Roman" w:hAnsi="Times New Roman" w:cs="Times New Roman"/>
          <w:i/>
        </w:rPr>
      </w:pPr>
      <w:r w:rsidRPr="0088177F">
        <w:rPr>
          <w:rFonts w:ascii="Times New Roman" w:hAnsi="Times New Roman" w:cs="Times New Roman"/>
          <w:i/>
        </w:rPr>
        <w:t>PSD Reports:</w:t>
      </w:r>
      <w:bookmarkStart w:id="64" w:name="_GoBack"/>
      <w:bookmarkEnd w:id="64"/>
    </w:p>
    <w:p w14:paraId="6F82D11C" w14:textId="77777777" w:rsidR="008C3E7A" w:rsidRPr="00635F83" w:rsidRDefault="008C3E7A" w:rsidP="008C3E7A">
      <w:pPr>
        <w:tabs>
          <w:tab w:val="left" w:pos="1845"/>
        </w:tabs>
        <w:rPr>
          <w:rFonts w:ascii="Times New Roman" w:hAnsi="Times New Roman" w:cs="Times New Roman"/>
        </w:rPr>
      </w:pPr>
      <w:r w:rsidRPr="00635F83">
        <w:rPr>
          <w:rFonts w:ascii="Times New Roman" w:hAnsi="Times New Roman" w:cs="Times New Roman"/>
        </w:rPr>
        <w:t xml:space="preserve">Reports can calculate power as either absolute or relative. </w:t>
      </w:r>
    </w:p>
    <w:p w14:paraId="089D17A9" w14:textId="77777777" w:rsidR="008C3E7A" w:rsidRPr="00A431A1"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Absolute</w:t>
      </w:r>
      <w:r w:rsidRPr="00A431A1">
        <w:rPr>
          <w:rFonts w:ascii="Times New Roman" w:hAnsi="Times New Roman" w:cs="Times New Roman"/>
        </w:rPr>
        <w:t xml:space="preserve"> power will be calculated per frequency (total power at each frequency in frequency band / number of frequencies in frequency band)</w:t>
      </w:r>
    </w:p>
    <w:p w14:paraId="0DA164DF" w14:textId="77777777" w:rsidR="008C3E7A" w:rsidRDefault="008C3E7A" w:rsidP="008C3E7A">
      <w:pPr>
        <w:pStyle w:val="ListParagraph"/>
        <w:numPr>
          <w:ilvl w:val="0"/>
          <w:numId w:val="14"/>
        </w:numPr>
        <w:tabs>
          <w:tab w:val="left" w:pos="1845"/>
        </w:tabs>
        <w:rPr>
          <w:rFonts w:ascii="Times New Roman" w:hAnsi="Times New Roman" w:cs="Times New Roman"/>
        </w:rPr>
      </w:pPr>
      <w:r w:rsidRPr="008C5648">
        <w:rPr>
          <w:rFonts w:ascii="Times New Roman" w:hAnsi="Times New Roman" w:cs="Times New Roman"/>
          <w:i/>
        </w:rPr>
        <w:t>Relative</w:t>
      </w:r>
      <w:r w:rsidRPr="00A431A1">
        <w:rPr>
          <w:rFonts w:ascii="Times New Roman" w:hAnsi="Times New Roman" w:cs="Times New Roman"/>
        </w:rPr>
        <w:t xml:space="preserve"> power will be calculated as the total power in frequency band / total power at all frequencies</w:t>
      </w:r>
    </w:p>
    <w:p w14:paraId="03A77484" w14:textId="77777777" w:rsidR="008C3E7A" w:rsidRPr="00A431A1" w:rsidRDefault="008C3E7A" w:rsidP="008C3E7A">
      <w:pPr>
        <w:pStyle w:val="ListParagraph"/>
        <w:tabs>
          <w:tab w:val="left" w:pos="1845"/>
        </w:tabs>
        <w:ind w:left="360"/>
        <w:rPr>
          <w:rFonts w:ascii="Times New Roman" w:hAnsi="Times New Roman" w:cs="Times New Roman"/>
        </w:rPr>
      </w:pPr>
    </w:p>
    <w:p w14:paraId="4A2D9397"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lastRenderedPageBreak/>
        <w:t>Absolute or relative power will initially be calculated per each segment. The mean, median, or standard deviation of these results across all segments can then be output, depending on which options are selected.</w:t>
      </w:r>
    </w:p>
    <w:p w14:paraId="5183E511" w14:textId="77777777" w:rsidR="008C3E7A" w:rsidRPr="00635F83" w:rsidRDefault="008C3E7A" w:rsidP="008C3E7A">
      <w:pPr>
        <w:tabs>
          <w:tab w:val="left" w:pos="1845"/>
        </w:tabs>
        <w:rPr>
          <w:rFonts w:ascii="Times New Roman" w:hAnsi="Times New Roman" w:cs="Times New Roman"/>
        </w:rPr>
      </w:pPr>
    </w:p>
    <w:p w14:paraId="4BF79584" w14:textId="77777777" w:rsidR="008C3E7A" w:rsidRDefault="008C3E7A" w:rsidP="008C3E7A">
      <w:pPr>
        <w:tabs>
          <w:tab w:val="left" w:pos="1845"/>
        </w:tabs>
        <w:rPr>
          <w:rFonts w:ascii="Times New Roman" w:hAnsi="Times New Roman" w:cs="Times New Roman"/>
        </w:rPr>
      </w:pPr>
      <w:r w:rsidRPr="00635F83">
        <w:rPr>
          <w:rFonts w:ascii="Times New Roman" w:hAnsi="Times New Roman" w:cs="Times New Roman"/>
        </w:rPr>
        <w:t>One report will always be output at this stage. Additional reports will be output if the user selects the log or log10 options; these reports will compute a natural log or log10 transformation on the outputs here. These reports will contain a _log_ or _log10_ in their name.</w:t>
      </w:r>
    </w:p>
    <w:p w14:paraId="04DEB999" w14:textId="77777777" w:rsidR="008C3E7A" w:rsidRPr="00C44DC2" w:rsidRDefault="008C3E7A" w:rsidP="00486192">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1C21F4B2" w:rsidR="00DD0DE3" w:rsidRPr="00C44DC2" w:rsidRDefault="00074405" w:rsidP="005B2673">
            <w:pPr>
              <w:autoSpaceDE w:val="0"/>
              <w:autoSpaceDN w:val="0"/>
              <w:adjustRightInd w:val="0"/>
              <w:rPr>
                <w:rFonts w:ascii="Times New Roman" w:hAnsi="Times New Roman" w:cs="Times New Roman"/>
              </w:rPr>
            </w:pPr>
            <w:r>
              <w:rPr>
                <w:rFonts w:ascii="Times New Roman" w:hAnsi="Times New Roman" w:cs="Times New Roman"/>
              </w:rPr>
              <w:t>Report absolute</w:t>
            </w:r>
            <w:r w:rsidR="00DD0DE3" w:rsidRPr="00C44DC2">
              <w:rPr>
                <w:rFonts w:ascii="Times New Roman" w:hAnsi="Times New Roman" w:cs="Times New Roman"/>
              </w:rPr>
              <w:t xml:space="preserve">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3F46344E" w:rsidR="00A049E8" w:rsidRPr="00C44DC2" w:rsidRDefault="00DD0DE3" w:rsidP="00635F8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w:t>
            </w:r>
            <w:r w:rsidR="00635F83">
              <w:rPr>
                <w:rFonts w:ascii="Times New Roman" w:hAnsi="Times New Roman" w:cs="Times New Roman"/>
              </w:rPr>
              <w:t>relative</w:t>
            </w:r>
            <w:r w:rsidR="00672AD1">
              <w:rPr>
                <w:rFonts w:ascii="Times New Roman" w:hAnsi="Times New Roman" w:cs="Times New Roman"/>
              </w:rPr>
              <w:t xml:space="preserve"> </w:t>
            </w:r>
            <w:r w:rsidRPr="00C44DC2">
              <w:rPr>
                <w:rFonts w:ascii="Times New Roman" w:hAnsi="Times New Roman" w:cs="Times New Roman"/>
              </w:rPr>
              <w:t>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01072465" w:rsidR="00A049E8" w:rsidRDefault="00A049E8" w:rsidP="00D16AD6">
      <w:pPr>
        <w:tabs>
          <w:tab w:val="left" w:pos="1845"/>
        </w:tabs>
        <w:rPr>
          <w:rFonts w:ascii="Times New Roman" w:hAnsi="Times New Roman" w:cs="Times New Roman"/>
        </w:rPr>
      </w:pPr>
    </w:p>
    <w:p w14:paraId="4659C70F" w14:textId="77777777" w:rsidR="005D1F99" w:rsidRDefault="005D1F99" w:rsidP="00635F83">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65" w:name="Rerunning_BEAPP_Modules"/>
    </w:p>
    <w:p w14:paraId="0DA1E74D" w14:textId="41330A1C" w:rsidR="00022C11" w:rsidRPr="002355A3" w:rsidRDefault="002355A3" w:rsidP="00EE58CA">
      <w:pPr>
        <w:pStyle w:val="Heading1"/>
      </w:pPr>
      <w:bookmarkStart w:id="66" w:name="_Toc535504445"/>
      <w:r>
        <w:t>Rerunning BEAPP modules</w:t>
      </w:r>
      <w:bookmarkEnd w:id="66"/>
      <w:r>
        <w:t xml:space="preserve"> </w:t>
      </w:r>
    </w:p>
    <w:bookmarkEnd w:id="65"/>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7"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7"/>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8" w:name="_Toc535504447"/>
      <w:r>
        <w:lastRenderedPageBreak/>
        <w:t>Using Templates and Saved Tab</w:t>
      </w:r>
      <w:r w:rsidR="00654BBF">
        <w:t>les</w:t>
      </w:r>
      <w:bookmarkEnd w:id="68"/>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9" w:name="Running_BEAPP_with_Different_Formats"/>
      <w:bookmarkStart w:id="70" w:name="_Toc535504448"/>
      <w:r w:rsidRPr="00C44DC2">
        <w:lastRenderedPageBreak/>
        <w:t>Running BEAPP with Different Source File Formats</w:t>
      </w:r>
      <w:bookmarkEnd w:id="69"/>
      <w:bookmarkEnd w:id="70"/>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1" w:name="_Toc535504449"/>
      <w:r w:rsidRPr="00C44DC2">
        <w:t>Unsegmented MFF (EGI) Files (Baseline or Event Related</w:t>
      </w:r>
      <w:r w:rsidR="007B3E3F" w:rsidRPr="00C44DC2">
        <w:t>, 1 or More NetStation Epochs</w:t>
      </w:r>
      <w:r w:rsidRPr="00C44DC2">
        <w:t>)</w:t>
      </w:r>
      <w:bookmarkEnd w:id="71"/>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2" w:name="_Toc535504450"/>
      <w:r w:rsidRPr="00C44DC2">
        <w:t>Segmented MFF (EGI) Files (Baseline or Event Related)</w:t>
      </w:r>
      <w:bookmarkEnd w:id="72"/>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3" w:name="_Toc535504451"/>
      <w:r w:rsidRPr="00C44DC2">
        <w:rPr>
          <w:lang w:val="fr-FR"/>
        </w:rPr>
        <w:t>.Mat exports (from EGI, Biosemi, ANT, etc.)</w:t>
      </w:r>
      <w:bookmarkEnd w:id="73"/>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4" w:name="_Toc535504452"/>
      <w:r w:rsidRPr="00C44DC2">
        <w:rPr>
          <w:lang w:val="fr-FR"/>
        </w:rPr>
        <w:t>.</w:t>
      </w:r>
      <w:r>
        <w:rPr>
          <w:lang w:val="fr-FR"/>
        </w:rPr>
        <w:t>Set (EEGLAB)</w:t>
      </w:r>
      <w:r w:rsidRPr="00C44DC2">
        <w:rPr>
          <w:lang w:val="fr-FR"/>
        </w:rPr>
        <w:t xml:space="preserve"> </w:t>
      </w:r>
      <w:r>
        <w:rPr>
          <w:lang w:val="fr-FR"/>
        </w:rPr>
        <w:t>Files</w:t>
      </w:r>
      <w:bookmarkEnd w:id="74"/>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5" w:name="_Toc535504453"/>
      <w:bookmarkStart w:id="76" w:name="Gen_mat_file_info_table"/>
      <w:bookmarkStart w:id="77" w:name="Gen_beapp_file_info_table"/>
      <w:r w:rsidRPr="005E0D72">
        <w:t>Generating a</w:t>
      </w:r>
      <w:r w:rsidR="004E761C" w:rsidRPr="005E0D72">
        <w:t xml:space="preserve"> </w:t>
      </w:r>
      <w:r w:rsidR="002B5880">
        <w:t>BEAPP File Info Table</w:t>
      </w:r>
      <w:r w:rsidRPr="005E0D72">
        <w:t>:</w:t>
      </w:r>
      <w:bookmarkEnd w:id="75"/>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6"/>
    <w:bookmarkEnd w:id="77"/>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3">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8" w:name="Baseline_Seg_Recommendations"/>
      <w:bookmarkStart w:id="79"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8"/>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80" w:name="_Toc535504454"/>
      <w:r w:rsidRPr="00C44DC2">
        <w:t>Running BEAPP With Differently Structured Data</w:t>
      </w:r>
      <w:bookmarkEnd w:id="79"/>
      <w:bookmarkEnd w:id="80"/>
    </w:p>
    <w:p w14:paraId="6D241DF8" w14:textId="4FFF8E5B" w:rsidR="00AF5C08" w:rsidRDefault="000A6EDC" w:rsidP="000A6EDC">
      <w:pPr>
        <w:pStyle w:val="Heading2"/>
      </w:pPr>
      <w:bookmarkStart w:id="81" w:name="_Toc535504455"/>
      <w:r>
        <w:t>Baseline:</w:t>
      </w:r>
      <w:bookmarkEnd w:id="81"/>
    </w:p>
    <w:p w14:paraId="01136592" w14:textId="77777777" w:rsidR="000A6EDC" w:rsidRPr="000A6EDC" w:rsidRDefault="000A6EDC" w:rsidP="000A6EDC"/>
    <w:p w14:paraId="0F84ABD5" w14:textId="77777777" w:rsidR="00AF5C08" w:rsidRPr="00C44DC2" w:rsidRDefault="00AF5C08" w:rsidP="00EE58CA">
      <w:pPr>
        <w:pStyle w:val="Heading3"/>
      </w:pPr>
      <w:bookmarkStart w:id="82" w:name="_Toc535504456"/>
      <w:r w:rsidRPr="00C44DC2">
        <w:t>Running Standard Baseline Files</w:t>
      </w:r>
      <w:bookmarkEnd w:id="82"/>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3" w:name="_Toc535504457"/>
      <w:r>
        <w:t xml:space="preserve">Running </w:t>
      </w:r>
      <w:r w:rsidR="00EE58CA">
        <w:t>Conditioned Baseline</w:t>
      </w:r>
      <w:r>
        <w:t xml:space="preserve"> Files</w:t>
      </w:r>
      <w:r w:rsidR="00EE58CA">
        <w:t>:</w:t>
      </w:r>
      <w:bookmarkEnd w:id="83"/>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4" w:name="_Toc535504458"/>
      <w:bookmarkStart w:id="85" w:name="Baseline_Amp_Based_Masking"/>
      <w:r w:rsidRPr="002F081F">
        <w:t>BEAPP Baseline Amplitude</w:t>
      </w:r>
      <w:r>
        <w:t xml:space="preserve">- Based </w:t>
      </w:r>
      <w:r w:rsidRPr="002F081F">
        <w:t>Masking:</w:t>
      </w:r>
      <w:bookmarkEnd w:id="84"/>
      <w:r w:rsidRPr="002F081F">
        <w:t xml:space="preserve"> </w:t>
      </w:r>
    </w:p>
    <w:bookmarkEnd w:id="85"/>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6" w:name="_Toc535504459"/>
      <w:r w:rsidRPr="00C44DC2">
        <w:t>Running Files Baseline Data With Time-Locked Information</w:t>
      </w:r>
      <w:bookmarkEnd w:id="86"/>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7"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8" w:name="_Toc535504460"/>
      <w:r w:rsidRPr="00C44DC2">
        <w:t>Running Event- Tagged</w:t>
      </w:r>
      <w:r w:rsidR="00C66F14" w:rsidRPr="00C44DC2">
        <w:t xml:space="preserve"> Data</w:t>
      </w:r>
      <w:bookmarkEnd w:id="88"/>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7"/>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9" w:name="Condition_Options_in_BEAPP"/>
      <w:r>
        <w:rPr>
          <w:rFonts w:ascii="Times New Roman" w:hAnsi="Times New Roman" w:cs="Times New Roman"/>
          <w:color w:val="000000"/>
        </w:rPr>
        <w:t>Condition Options in BEAPP</w:t>
      </w:r>
      <w:bookmarkEnd w:id="89"/>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90" w:name="_File_Event_Tag"/>
      <w:bookmarkStart w:id="91" w:name="_Toc535504461"/>
      <w:bookmarkEnd w:id="90"/>
      <w:r w:rsidRPr="00C44DC2">
        <w:lastRenderedPageBreak/>
        <w:t>File Event Tag Offsets:</w:t>
      </w:r>
      <w:bookmarkEnd w:id="91"/>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2" w:name="Notes_for_Event_Processing_BEAPP"/>
      <w:bookmarkStart w:id="93" w:name="_Toc535504462"/>
      <w:r w:rsidRPr="00C44DC2">
        <w:t>Notes for Event Processing in BEAPP</w:t>
      </w:r>
      <w:bookmarkEnd w:id="92"/>
      <w:r w:rsidR="00B94FD8" w:rsidRPr="00C44DC2">
        <w:t>:</w:t>
      </w:r>
      <w:bookmarkEnd w:id="93"/>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4" w:name="_Toc535504463"/>
      <w:r w:rsidRPr="00C44DC2">
        <w:t xml:space="preserve">Examples of </w:t>
      </w:r>
      <w:r w:rsidR="00AF16F1" w:rsidRPr="00C44DC2">
        <w:t xml:space="preserve">Event </w:t>
      </w:r>
      <w:r w:rsidR="00BC468B" w:rsidRPr="00C44DC2">
        <w:t>Related</w:t>
      </w:r>
      <w:r w:rsidRPr="00C44DC2">
        <w:t xml:space="preserve"> User Settings:</w:t>
      </w:r>
      <w:bookmarkEnd w:id="94"/>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5" w:name="_Toc535504464"/>
      <w:r w:rsidRPr="00C44DC2">
        <w:t>Behavioral Coding Information</w:t>
      </w:r>
      <w:bookmarkEnd w:id="95"/>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6" w:name="_Toc535504465"/>
      <w:r w:rsidRPr="00C44DC2">
        <w:t>DIN Tag Information</w:t>
      </w:r>
      <w:bookmarkEnd w:id="96"/>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7"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8" w:name="_Toc535504466"/>
      <w:r>
        <w:lastRenderedPageBreak/>
        <w:t>ICA Module/HAPPE Preparations</w:t>
      </w:r>
      <w:bookmarkEnd w:id="98"/>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1"/>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2"/>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9" w:name="_Toc535504467"/>
      <w:bookmarkStart w:id="100" w:name="BEAPP_Net_Library"/>
      <w:bookmarkEnd w:id="97"/>
      <w:r w:rsidRPr="00C44DC2">
        <w:rPr>
          <w:sz w:val="32"/>
        </w:rPr>
        <w:lastRenderedPageBreak/>
        <w:t>BEAPP Net Library</w:t>
      </w:r>
      <w:bookmarkEnd w:id="99"/>
    </w:p>
    <w:bookmarkEnd w:id="100"/>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1" w:name="_Toc535504468"/>
      <w:r w:rsidRPr="00C44DC2">
        <w:t>Adding New Nets to the BEAPP Library</w:t>
      </w:r>
      <w:bookmarkEnd w:id="101"/>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2" w:name="_Toc535504469"/>
      <w:r>
        <w:lastRenderedPageBreak/>
        <w:t>BEAPP Outputs and Reporting</w:t>
      </w:r>
      <w:bookmarkEnd w:id="102"/>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0">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3"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4" w:name="_Toc535504470"/>
      <w:r w:rsidRPr="00DE0E5D">
        <w:t>Running BEAPP through a computer cluster</w:t>
      </w:r>
      <w:bookmarkEnd w:id="104"/>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5" w:name="_Toc535504471"/>
      <w:r w:rsidRPr="00C44DC2">
        <w:t>Additional Information</w:t>
      </w:r>
      <w:bookmarkEnd w:id="105"/>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3"/>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8C0740" w14:textId="77777777" w:rsidR="00433424" w:rsidRDefault="00433424" w:rsidP="004A7078">
      <w:r>
        <w:separator/>
      </w:r>
    </w:p>
  </w:endnote>
  <w:endnote w:type="continuationSeparator" w:id="0">
    <w:p w14:paraId="5BE6C065" w14:textId="77777777" w:rsidR="00433424" w:rsidRDefault="00433424"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5A9E45" w14:textId="77777777" w:rsidR="00433424" w:rsidRDefault="00433424" w:rsidP="004A7078">
      <w:r>
        <w:separator/>
      </w:r>
    </w:p>
  </w:footnote>
  <w:footnote w:type="continuationSeparator" w:id="0">
    <w:p w14:paraId="430E5466" w14:textId="77777777" w:rsidR="00433424" w:rsidRDefault="00433424"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66A4F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1"/>
  </w:num>
  <w:num w:numId="3">
    <w:abstractNumId w:val="24"/>
  </w:num>
  <w:num w:numId="4">
    <w:abstractNumId w:val="13"/>
  </w:num>
  <w:num w:numId="5">
    <w:abstractNumId w:val="10"/>
  </w:num>
  <w:num w:numId="6">
    <w:abstractNumId w:val="29"/>
  </w:num>
  <w:num w:numId="7">
    <w:abstractNumId w:val="22"/>
  </w:num>
  <w:num w:numId="8">
    <w:abstractNumId w:val="25"/>
  </w:num>
  <w:num w:numId="9">
    <w:abstractNumId w:val="33"/>
  </w:num>
  <w:num w:numId="10">
    <w:abstractNumId w:val="23"/>
  </w:num>
  <w:num w:numId="11">
    <w:abstractNumId w:val="0"/>
  </w:num>
  <w:num w:numId="12">
    <w:abstractNumId w:val="35"/>
  </w:num>
  <w:num w:numId="13">
    <w:abstractNumId w:val="16"/>
  </w:num>
  <w:num w:numId="14">
    <w:abstractNumId w:val="2"/>
  </w:num>
  <w:num w:numId="15">
    <w:abstractNumId w:val="18"/>
  </w:num>
  <w:num w:numId="16">
    <w:abstractNumId w:val="5"/>
  </w:num>
  <w:num w:numId="17">
    <w:abstractNumId w:val="27"/>
  </w:num>
  <w:num w:numId="18">
    <w:abstractNumId w:val="19"/>
  </w:num>
  <w:num w:numId="19">
    <w:abstractNumId w:val="17"/>
  </w:num>
  <w:num w:numId="20">
    <w:abstractNumId w:val="31"/>
  </w:num>
  <w:num w:numId="21">
    <w:abstractNumId w:val="1"/>
  </w:num>
  <w:num w:numId="22">
    <w:abstractNumId w:val="12"/>
  </w:num>
  <w:num w:numId="23">
    <w:abstractNumId w:val="8"/>
  </w:num>
  <w:num w:numId="24">
    <w:abstractNumId w:val="7"/>
  </w:num>
  <w:num w:numId="25">
    <w:abstractNumId w:val="15"/>
  </w:num>
  <w:num w:numId="26">
    <w:abstractNumId w:val="3"/>
  </w:num>
  <w:num w:numId="27">
    <w:abstractNumId w:val="36"/>
  </w:num>
  <w:num w:numId="28">
    <w:abstractNumId w:val="32"/>
  </w:num>
  <w:num w:numId="29">
    <w:abstractNumId w:val="9"/>
  </w:num>
  <w:num w:numId="30">
    <w:abstractNumId w:val="28"/>
  </w:num>
  <w:num w:numId="31">
    <w:abstractNumId w:val="6"/>
  </w:num>
  <w:num w:numId="32">
    <w:abstractNumId w:val="14"/>
  </w:num>
  <w:num w:numId="33">
    <w:abstractNumId w:val="30"/>
  </w:num>
  <w:num w:numId="34">
    <w:abstractNumId w:val="20"/>
  </w:num>
  <w:num w:numId="35">
    <w:abstractNumId w:val="26"/>
  </w:num>
  <w:num w:numId="36">
    <w:abstractNumId w:val="37"/>
  </w:num>
  <w:num w:numId="37">
    <w:abstractNumId w:val="21"/>
  </w:num>
  <w:num w:numId="38">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6A7E"/>
    <w:rsid w:val="000615C6"/>
    <w:rsid w:val="00061FCB"/>
    <w:rsid w:val="00062491"/>
    <w:rsid w:val="000625B2"/>
    <w:rsid w:val="00062937"/>
    <w:rsid w:val="00064D5B"/>
    <w:rsid w:val="0007249F"/>
    <w:rsid w:val="00074405"/>
    <w:rsid w:val="00074F2A"/>
    <w:rsid w:val="00076185"/>
    <w:rsid w:val="00080EDD"/>
    <w:rsid w:val="0008141E"/>
    <w:rsid w:val="00086519"/>
    <w:rsid w:val="00090B7A"/>
    <w:rsid w:val="0009245C"/>
    <w:rsid w:val="000930E5"/>
    <w:rsid w:val="0009383A"/>
    <w:rsid w:val="000950C6"/>
    <w:rsid w:val="0009537C"/>
    <w:rsid w:val="00096181"/>
    <w:rsid w:val="000A3418"/>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2366"/>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5D32"/>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5017"/>
    <w:rsid w:val="001D5F06"/>
    <w:rsid w:val="001D5FF5"/>
    <w:rsid w:val="001D73E3"/>
    <w:rsid w:val="001E16BB"/>
    <w:rsid w:val="001E1BE8"/>
    <w:rsid w:val="001E4855"/>
    <w:rsid w:val="001E55A9"/>
    <w:rsid w:val="001F2EF1"/>
    <w:rsid w:val="001F5C43"/>
    <w:rsid w:val="00200C02"/>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9715F"/>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138E"/>
    <w:rsid w:val="002D13E4"/>
    <w:rsid w:val="002D2295"/>
    <w:rsid w:val="002D24B5"/>
    <w:rsid w:val="002D3E90"/>
    <w:rsid w:val="002D4DF4"/>
    <w:rsid w:val="002D6DF0"/>
    <w:rsid w:val="002E056D"/>
    <w:rsid w:val="002E577B"/>
    <w:rsid w:val="002E6E6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248B4"/>
    <w:rsid w:val="003263DE"/>
    <w:rsid w:val="00327841"/>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7F3D"/>
    <w:rsid w:val="003B113C"/>
    <w:rsid w:val="003B12EC"/>
    <w:rsid w:val="003B4105"/>
    <w:rsid w:val="003B7B2B"/>
    <w:rsid w:val="003C2BB5"/>
    <w:rsid w:val="003C2DAA"/>
    <w:rsid w:val="003C2E6C"/>
    <w:rsid w:val="003C3F69"/>
    <w:rsid w:val="003C56E6"/>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4924"/>
    <w:rsid w:val="004266A6"/>
    <w:rsid w:val="00431AAF"/>
    <w:rsid w:val="00432DF5"/>
    <w:rsid w:val="00432E5B"/>
    <w:rsid w:val="00433424"/>
    <w:rsid w:val="0043798C"/>
    <w:rsid w:val="00437B8B"/>
    <w:rsid w:val="004408D7"/>
    <w:rsid w:val="0044105F"/>
    <w:rsid w:val="004415C2"/>
    <w:rsid w:val="00441E1A"/>
    <w:rsid w:val="00443D31"/>
    <w:rsid w:val="00444472"/>
    <w:rsid w:val="00445EDD"/>
    <w:rsid w:val="00447811"/>
    <w:rsid w:val="00452F4C"/>
    <w:rsid w:val="00455AEF"/>
    <w:rsid w:val="00460B68"/>
    <w:rsid w:val="004647AF"/>
    <w:rsid w:val="004675CD"/>
    <w:rsid w:val="00471B9B"/>
    <w:rsid w:val="0047216E"/>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761C"/>
    <w:rsid w:val="004F039E"/>
    <w:rsid w:val="004F0C71"/>
    <w:rsid w:val="004F0F0B"/>
    <w:rsid w:val="004F34C3"/>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1F99"/>
    <w:rsid w:val="005D239F"/>
    <w:rsid w:val="005D2A2F"/>
    <w:rsid w:val="005D542C"/>
    <w:rsid w:val="005D5AE9"/>
    <w:rsid w:val="005D766F"/>
    <w:rsid w:val="005E0D72"/>
    <w:rsid w:val="005E237E"/>
    <w:rsid w:val="005F066A"/>
    <w:rsid w:val="005F4488"/>
    <w:rsid w:val="005F555B"/>
    <w:rsid w:val="005F60EE"/>
    <w:rsid w:val="00601D40"/>
    <w:rsid w:val="00607188"/>
    <w:rsid w:val="0060787C"/>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5F83"/>
    <w:rsid w:val="00636083"/>
    <w:rsid w:val="0063611A"/>
    <w:rsid w:val="00636792"/>
    <w:rsid w:val="00637995"/>
    <w:rsid w:val="00640DC5"/>
    <w:rsid w:val="00645E08"/>
    <w:rsid w:val="006465EB"/>
    <w:rsid w:val="00646C98"/>
    <w:rsid w:val="00647B8B"/>
    <w:rsid w:val="00651271"/>
    <w:rsid w:val="00651B7A"/>
    <w:rsid w:val="006547E6"/>
    <w:rsid w:val="00654BBF"/>
    <w:rsid w:val="00656804"/>
    <w:rsid w:val="0065698F"/>
    <w:rsid w:val="00656F28"/>
    <w:rsid w:val="00666817"/>
    <w:rsid w:val="00666FAD"/>
    <w:rsid w:val="006713FC"/>
    <w:rsid w:val="00672AD1"/>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B07"/>
    <w:rsid w:val="00691CC3"/>
    <w:rsid w:val="00691F18"/>
    <w:rsid w:val="00694D86"/>
    <w:rsid w:val="006959CC"/>
    <w:rsid w:val="006A0D2D"/>
    <w:rsid w:val="006A363B"/>
    <w:rsid w:val="006A411F"/>
    <w:rsid w:val="006A4F4B"/>
    <w:rsid w:val="006A4FB1"/>
    <w:rsid w:val="006A5885"/>
    <w:rsid w:val="006B0154"/>
    <w:rsid w:val="006B0D2D"/>
    <w:rsid w:val="006B5A44"/>
    <w:rsid w:val="006B65A0"/>
    <w:rsid w:val="006C0A92"/>
    <w:rsid w:val="006C1B61"/>
    <w:rsid w:val="006C2B6A"/>
    <w:rsid w:val="006C344B"/>
    <w:rsid w:val="006C5F79"/>
    <w:rsid w:val="006C64EF"/>
    <w:rsid w:val="006C6B8D"/>
    <w:rsid w:val="006D080B"/>
    <w:rsid w:val="006D0885"/>
    <w:rsid w:val="006D39BD"/>
    <w:rsid w:val="006D70FD"/>
    <w:rsid w:val="006D79AB"/>
    <w:rsid w:val="006D7C96"/>
    <w:rsid w:val="006E2601"/>
    <w:rsid w:val="006E2B11"/>
    <w:rsid w:val="006E2E4E"/>
    <w:rsid w:val="006E4499"/>
    <w:rsid w:val="006E52BE"/>
    <w:rsid w:val="006F1E0D"/>
    <w:rsid w:val="006F220B"/>
    <w:rsid w:val="006F4C23"/>
    <w:rsid w:val="007067B1"/>
    <w:rsid w:val="00712920"/>
    <w:rsid w:val="00712F37"/>
    <w:rsid w:val="007135B8"/>
    <w:rsid w:val="00714B2C"/>
    <w:rsid w:val="00717673"/>
    <w:rsid w:val="00720811"/>
    <w:rsid w:val="00721F83"/>
    <w:rsid w:val="0072468C"/>
    <w:rsid w:val="007251BB"/>
    <w:rsid w:val="00726DE7"/>
    <w:rsid w:val="007301AA"/>
    <w:rsid w:val="00730F90"/>
    <w:rsid w:val="00731EDE"/>
    <w:rsid w:val="007404C5"/>
    <w:rsid w:val="0074213E"/>
    <w:rsid w:val="00743A10"/>
    <w:rsid w:val="00746736"/>
    <w:rsid w:val="0075043E"/>
    <w:rsid w:val="0075338E"/>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0E"/>
    <w:rsid w:val="007D2611"/>
    <w:rsid w:val="007D2C0F"/>
    <w:rsid w:val="007D3BF3"/>
    <w:rsid w:val="007D3F7D"/>
    <w:rsid w:val="007D5AB2"/>
    <w:rsid w:val="007D5EC6"/>
    <w:rsid w:val="007D7A7D"/>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7F"/>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3E7A"/>
    <w:rsid w:val="008C5648"/>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62B1"/>
    <w:rsid w:val="008E770E"/>
    <w:rsid w:val="008F28D4"/>
    <w:rsid w:val="008F315E"/>
    <w:rsid w:val="008F5052"/>
    <w:rsid w:val="008F7446"/>
    <w:rsid w:val="0090262B"/>
    <w:rsid w:val="0090290A"/>
    <w:rsid w:val="00902914"/>
    <w:rsid w:val="0091148A"/>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1AA5"/>
    <w:rsid w:val="00954CF8"/>
    <w:rsid w:val="00955F8B"/>
    <w:rsid w:val="00956D4B"/>
    <w:rsid w:val="00960B82"/>
    <w:rsid w:val="00970ED4"/>
    <w:rsid w:val="009720FF"/>
    <w:rsid w:val="00972B8D"/>
    <w:rsid w:val="0097615E"/>
    <w:rsid w:val="00980500"/>
    <w:rsid w:val="009808A2"/>
    <w:rsid w:val="00982D08"/>
    <w:rsid w:val="00982D89"/>
    <w:rsid w:val="00983D46"/>
    <w:rsid w:val="009856E5"/>
    <w:rsid w:val="00985ABD"/>
    <w:rsid w:val="00986FC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1A1"/>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3B2"/>
    <w:rsid w:val="00AB165C"/>
    <w:rsid w:val="00AB19DB"/>
    <w:rsid w:val="00AB2A70"/>
    <w:rsid w:val="00AB43C6"/>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F16F1"/>
    <w:rsid w:val="00AF304C"/>
    <w:rsid w:val="00AF5C08"/>
    <w:rsid w:val="00AF6A84"/>
    <w:rsid w:val="00B01643"/>
    <w:rsid w:val="00B0194D"/>
    <w:rsid w:val="00B01DAF"/>
    <w:rsid w:val="00B06BE7"/>
    <w:rsid w:val="00B104EE"/>
    <w:rsid w:val="00B11A3C"/>
    <w:rsid w:val="00B11EFF"/>
    <w:rsid w:val="00B134A7"/>
    <w:rsid w:val="00B167C1"/>
    <w:rsid w:val="00B21D07"/>
    <w:rsid w:val="00B248EE"/>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4C9A"/>
    <w:rsid w:val="00B66086"/>
    <w:rsid w:val="00B718C1"/>
    <w:rsid w:val="00B73877"/>
    <w:rsid w:val="00B73D40"/>
    <w:rsid w:val="00B74DC1"/>
    <w:rsid w:val="00B759F5"/>
    <w:rsid w:val="00B76FC4"/>
    <w:rsid w:val="00B81BB1"/>
    <w:rsid w:val="00B8516C"/>
    <w:rsid w:val="00B86ABA"/>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EDA"/>
    <w:rsid w:val="00CF1410"/>
    <w:rsid w:val="00CF1BAA"/>
    <w:rsid w:val="00CF2727"/>
    <w:rsid w:val="00CF2E21"/>
    <w:rsid w:val="00CF3FE6"/>
    <w:rsid w:val="00CF4E2C"/>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A1EFE"/>
    <w:rsid w:val="00DA2982"/>
    <w:rsid w:val="00DA640C"/>
    <w:rsid w:val="00DA7275"/>
    <w:rsid w:val="00DB08C7"/>
    <w:rsid w:val="00DB373C"/>
    <w:rsid w:val="00DB558A"/>
    <w:rsid w:val="00DB66A6"/>
    <w:rsid w:val="00DB682F"/>
    <w:rsid w:val="00DB78ED"/>
    <w:rsid w:val="00DC0103"/>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4023"/>
    <w:rsid w:val="00E34ADB"/>
    <w:rsid w:val="00E35DAC"/>
    <w:rsid w:val="00E37EA0"/>
    <w:rsid w:val="00E40810"/>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7895"/>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BC7"/>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1691"/>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customStyle="1"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github.com/irenne/MARA" TargetMode="External"/><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39" Type="http://schemas.openxmlformats.org/officeDocument/2006/relationships/hyperlink" Target="https://bitbucket.org/tmullen/cleanline" TargetMode="External"/><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9694E1-8137-4504-817C-F78D348DD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0</TotalTime>
  <Pages>92</Pages>
  <Words>22904</Words>
  <Characters>130554</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72</cp:revision>
  <cp:lastPrinted>2017-09-29T17:03:00Z</cp:lastPrinted>
  <dcterms:created xsi:type="dcterms:W3CDTF">2018-09-28T17:37:00Z</dcterms:created>
  <dcterms:modified xsi:type="dcterms:W3CDTF">2019-11-20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